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624020F2"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C75D3A">
        <w:rPr>
          <w:vertAlign w:val="superscript"/>
          <w:lang w:val="en-GB"/>
        </w:rPr>
        <w:t>,</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 xml:space="preserve">Cardiff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scoliometers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Moir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4E83889D"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i</w:t>
      </w:r>
      <w:r w:rsidR="007B1207" w:rsidRPr="007B1207">
        <w:rPr>
          <w:color w:val="FF0000"/>
          <w:lang w:val="en-GB"/>
        </w:rPr>
        <w:t>n order to obtain better results from the 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research databases: </w:t>
      </w:r>
      <w:r w:rsidR="00C32383" w:rsidRPr="00C32383">
        <w:rPr>
          <w:color w:val="FF0000"/>
          <w:lang w:val="en-GB"/>
        </w:rPr>
        <w:t>Smart Sensing Chair OR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24923BD"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the following,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D835942"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table </w:t>
      </w:r>
      <w:r w:rsidR="00B71EC1">
        <w:rPr>
          <w:color w:val="FF0000"/>
          <w:lang w:val="en-GB"/>
        </w:rPr>
        <w:t xml:space="preserve">3 </w:t>
      </w:r>
      <w:r w:rsidR="005E1351">
        <w:rPr>
          <w:color w:val="FF0000"/>
          <w:lang w:val="en-GB"/>
        </w:rPr>
        <w:t xml:space="preserve">below is a summary of </w:t>
      </w:r>
      <w:r w:rsidR="00370858">
        <w:rPr>
          <w:color w:val="FF0000"/>
          <w:lang w:val="en-GB"/>
        </w:rPr>
        <w:t>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r>
              <w:t>LightGBM</w:t>
            </w:r>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557433C" w:rsidR="0033798B" w:rsidRDefault="00352E94" w:rsidP="00AE18FA">
            <w:pPr>
              <w:pStyle w:val="MDPI42tablebody"/>
              <w:spacing w:line="240" w:lineRule="auto"/>
            </w:pPr>
            <w:r>
              <w:t>91.68</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4621161A" w:rsidR="00352E94" w:rsidRDefault="00C3174D" w:rsidP="00AE18FA">
            <w:pPr>
              <w:pStyle w:val="MDPI42tablebody"/>
              <w:spacing w:line="240" w:lineRule="auto"/>
            </w:pPr>
            <w:r>
              <w:fldChar w:fldCharType="begin"/>
            </w:r>
            <w:r>
              <w:instrText xml:space="preserve"> ADDIN ZOTERO_ITEM CSL_CITATION {"citationID":"ReSIZTfs","properties":{"formattedCitation":"[29]","plainCitation":"[2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Pr="00C3174D">
              <w:t>[29]</w:t>
            </w:r>
            <w:r>
              <w:fldChar w:fldCharType="end"/>
            </w:r>
          </w:p>
        </w:tc>
        <w:tc>
          <w:tcPr>
            <w:tcW w:w="1752" w:type="dxa"/>
            <w:shd w:val="clear" w:color="auto" w:fill="auto"/>
            <w:vAlign w:val="center"/>
          </w:tcPr>
          <w:p w14:paraId="49FCA8D1" w14:textId="4616B85E" w:rsidR="00352E94" w:rsidRDefault="00C3174D" w:rsidP="00AE18FA">
            <w:pPr>
              <w:pStyle w:val="MDPI42tablebody"/>
              <w:spacing w:line="240" w:lineRule="auto"/>
            </w:pPr>
            <w:r>
              <w:t>Pressure Sensor &amp; Flex Sensor</w:t>
            </w:r>
          </w:p>
        </w:tc>
        <w:tc>
          <w:tcPr>
            <w:tcW w:w="1170" w:type="dxa"/>
            <w:shd w:val="clear" w:color="auto" w:fill="auto"/>
            <w:vAlign w:val="center"/>
          </w:tcPr>
          <w:p w14:paraId="7CE528F9" w14:textId="04B4FE12" w:rsidR="00352E94" w:rsidRDefault="00C3174D" w:rsidP="00AE18FA">
            <w:pPr>
              <w:pStyle w:val="MDPI42tablebody"/>
              <w:spacing w:line="240" w:lineRule="auto"/>
            </w:pPr>
            <w:r>
              <w:t>-</w:t>
            </w:r>
          </w:p>
        </w:tc>
        <w:tc>
          <w:tcPr>
            <w:tcW w:w="2160" w:type="dxa"/>
            <w:vAlign w:val="center"/>
          </w:tcPr>
          <w:p w14:paraId="7E61CA7F" w14:textId="1B244AFD" w:rsidR="00352E94" w:rsidRDefault="00571C08" w:rsidP="00571C08">
            <w:pPr>
              <w:pStyle w:val="MDPI42tablebody"/>
              <w:spacing w:line="240" w:lineRule="auto"/>
            </w:pPr>
            <w:r>
              <w:t>-</w:t>
            </w:r>
          </w:p>
        </w:tc>
        <w:tc>
          <w:tcPr>
            <w:tcW w:w="990" w:type="dxa"/>
            <w:vAlign w:val="center"/>
          </w:tcPr>
          <w:p w14:paraId="08A255AA" w14:textId="5A5D86F4" w:rsidR="00352E94" w:rsidRDefault="00571C08" w:rsidP="00571C08">
            <w:pPr>
              <w:pStyle w:val="MDPI42tablebody"/>
              <w:spacing w:line="240" w:lineRule="auto"/>
            </w:pPr>
            <w:r>
              <w:t>-</w:t>
            </w:r>
          </w:p>
        </w:tc>
        <w:tc>
          <w:tcPr>
            <w:tcW w:w="1908" w:type="dxa"/>
            <w:vAlign w:val="center"/>
          </w:tcPr>
          <w:p w14:paraId="56BD010C" w14:textId="6A43976F" w:rsidR="00352E94" w:rsidRDefault="00571C08" w:rsidP="00571C08">
            <w:pPr>
              <w:pStyle w:val="MDPI42tablebody"/>
              <w:spacing w:line="240" w:lineRule="auto"/>
            </w:pPr>
            <w:r>
              <w:t>Mobile App</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lastRenderedPageBreak/>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4B46389F" w:rsidR="00354A66" w:rsidRDefault="00202D86" w:rsidP="00AE18FA">
            <w:pPr>
              <w:pStyle w:val="MDPI42tablebody"/>
              <w:spacing w:line="240" w:lineRule="auto"/>
            </w:pPr>
            <w:r>
              <w:t>Camera</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r>
              <w:t>SimpleLogistic</w:t>
            </w:r>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CNN &amp; LBCNet</w:t>
            </w:r>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bl>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3CFF3F26"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E0AE3">
        <w:rPr>
          <w:lang w:val="en-GB"/>
        </w:rPr>
        <w:instrText xml:space="preserve"> ADDIN ZOTERO_ITEM CSL_CITATION {"citationID":"a2TopFBI","properties":{"formattedCitation":"[57]","plainCitation":"[5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E0AE3" w:rsidRPr="004E0AE3">
        <w:t>[57]</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E0AE3">
        <w:rPr>
          <w:lang w:val="en-GB"/>
        </w:rPr>
        <w:instrText xml:space="preserve"> ADDIN ZOTERO_ITEM CSL_CITATION {"citationID":"myvxZtVq","properties":{"formattedCitation":"[58\\uc0\\u8211{}60]","plainCitation":"[58–6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E0AE3" w:rsidRPr="004E0AE3">
        <w:t>[58–60]</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4E0AE3">
        <w:rPr>
          <w:lang w:val="en-GB"/>
        </w:rPr>
        <w:instrText xml:space="preserve"> ADDIN ZOTERO_ITEM CSL_CITATION {"citationID":"MxnEb2Ei","properties":{"formattedCitation":"[58]","plainCitation":"[5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E0AE3" w:rsidRPr="004E0AE3">
        <w:t>[58]</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w:t>
      </w:r>
      <w:r w:rsidRPr="0026124F">
        <w:rPr>
          <w:lang w:val="en-GB"/>
        </w:rPr>
        <w:lastRenderedPageBreak/>
        <w:t xml:space="preserve">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lastRenderedPageBreak/>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0BAE2BF"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E0AE3">
        <w:rPr>
          <w:lang w:val="en-GB"/>
        </w:rPr>
        <w:instrText xml:space="preserve"> ADDIN ZOTERO_ITEM CSL_CITATION {"citationID":"cDTzZTA4","properties":{"formattedCitation":"[59]","plainCitation":"[5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E0AE3" w:rsidRPr="004E0AE3">
        <w:t>[59]</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E0AE3">
        <w:rPr>
          <w:lang w:val="en-GB"/>
        </w:rPr>
        <w:instrText xml:space="preserve"> ADDIN ZOTERO_ITEM CSL_CITATION {"citationID":"DDCecVAC","properties":{"formattedCitation":"[60]","plainCitation":"[6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E0AE3" w:rsidRPr="004E0AE3">
        <w:t>[60]</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E0AE3">
        <w:rPr>
          <w:lang w:val="en-GB"/>
        </w:rPr>
        <w:instrText xml:space="preserve"> ADDIN ZOTERO_ITEM CSL_CITATION {"citationID":"VzA8Enwr","properties":{"formattedCitation":"[61]","plainCitation":"[6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E0AE3" w:rsidRPr="004E0AE3">
        <w:t>[61]</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4E1C7B6D"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E0AE3">
        <w:rPr>
          <w:lang w:val="en-GB"/>
        </w:rPr>
        <w:instrText xml:space="preserve"> ADDIN ZOTERO_ITEM CSL_CITATION {"citationID":"wVEa3pUb","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E0AE3" w:rsidRPr="004E0AE3">
        <w:t>[62]</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E0AE3">
        <w:rPr>
          <w:color w:val="auto"/>
          <w:lang w:val="en-GB"/>
        </w:rPr>
        <w:instrText xml:space="preserve"> ADDIN ZOTERO_ITEM CSL_CITATION {"citationID":"zbrlHwQ0","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E0AE3" w:rsidRPr="004E0AE3">
        <w:t>[62]</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67635F49"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PxcFKsZ6","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E0AE3" w:rsidRPr="004E0AE3">
              <w:t>[63]</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56C2BDDB"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z47tbJsK","properties":{"formattedCitation":"[64]","plainCitation":"[6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E0AE3" w:rsidRPr="004E0AE3">
              <w:t>[64]</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0814F9FA"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E0AE3">
              <w:rPr>
                <w:color w:val="auto"/>
                <w:lang w:val="en-GB"/>
              </w:rPr>
              <w:instrText xml:space="preserve"> ADDIN ZOTERO_ITEM CSL_CITATION {"citationID":"9XtN6rve","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E0AE3" w:rsidRPr="004E0AE3">
              <w:t>[62]</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2CE11473"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E0AE3">
        <w:rPr>
          <w:lang w:val="en-GB"/>
        </w:rPr>
        <w:instrText xml:space="preserve"> ADDIN ZOTERO_ITEM CSL_CITATION {"citationID":"Vs1DCs3F","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E0AE3" w:rsidRPr="004E0AE3">
        <w:t>[65]</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6C7D44E4"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E0AE3">
        <w:rPr>
          <w:color w:val="auto"/>
          <w:lang w:val="en-GB"/>
        </w:rPr>
        <w:instrText xml:space="preserve"> ADDIN ZOTERO_ITEM CSL_CITATION {"citationID":"XVIR1Aoj","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E0AE3" w:rsidRPr="004E0AE3">
        <w:t>[65]</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PreCaTex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eCushion” device</w:t>
      </w:r>
      <w:r w:rsidR="00EB315D" w:rsidRPr="005A63CA">
        <w:rPr>
          <w:lang w:val="en-GB"/>
        </w:rPr>
        <w:t xml:space="preserve"> which incorporated an “eTextil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PreCaTex)</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31443F1"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E0AE3">
        <w:rPr>
          <w:lang w:val="en-GB"/>
        </w:rPr>
        <w:instrText xml:space="preserve"> ADDIN ZOTERO_ITEM CSL_CITATION {"citationID":"mxsxeitF","properties":{"formattedCitation":"[66]","plainCitation":"[66]","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E0AE3" w:rsidRPr="004E0AE3">
        <w:t>[66]</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5454E3D7"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E0AE3">
              <w:rPr>
                <w:color w:val="auto"/>
                <w:lang w:val="en-GB"/>
              </w:rPr>
              <w:instrText xml:space="preserve"> ADDIN ZOTERO_ITEM CSL_CITATION {"citationID":"YOLQGZ48","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E0AE3" w:rsidRPr="004E0AE3">
              <w:t>[63]</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4E4E2DDE"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38F5F77F"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E0AE3">
        <w:rPr>
          <w:lang w:val="en-GB"/>
        </w:rPr>
        <w:instrText xml:space="preserve"> ADDIN ZOTERO_ITEM CSL_CITATION {"citationID":"snQR9O3i","properties":{"formattedCitation":"[67]","plainCitation":"[6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E0AE3" w:rsidRPr="004E0AE3">
        <w:t>[67]</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40BE62B3"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E0AE3">
              <w:rPr>
                <w:color w:val="auto"/>
                <w:lang w:val="en-GB"/>
              </w:rPr>
              <w:instrText xml:space="preserve"> ADDIN ZOTERO_ITEM CSL_CITATION {"citationID":"aZERCmoJ","properties":{"formattedCitation":"[68]","plainCitation":"[68]","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E0AE3" w:rsidRPr="004E0AE3">
              <w:t>[68]</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07FAAC0D"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E0AE3">
              <w:rPr>
                <w:color w:val="auto"/>
                <w:lang w:val="en-GB"/>
              </w:rPr>
              <w:instrText xml:space="preserve"> ADDIN ZOTERO_ITEM CSL_CITATION {"citationID":"kx8JCjut","properties":{"formattedCitation":"[69]","plainCitation":"[69]","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E0AE3" w:rsidRPr="004E0AE3">
              <w:t>[69]</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r w:rsidR="00AC4E36" w:rsidRPr="00FF70BC">
        <w:rPr>
          <w:lang w:val="en-GB"/>
        </w:rPr>
        <w:t xml:space="preserve">AbuTerkia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OpenPose</w:t>
      </w:r>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AE641B8"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E0AE3">
        <w:rPr>
          <w:lang w:val="en-GB"/>
        </w:rPr>
        <w:instrText xml:space="preserve"> ADDIN ZOTERO_ITEM CSL_CITATION {"citationID":"9zbzIqDZ","properties":{"formattedCitation":"[70]","plainCitation":"[7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E0AE3" w:rsidRPr="004E0AE3">
        <w:t>[70]</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OpenPos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3625160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E0AE3">
        <w:rPr>
          <w:lang w:val="en-GB"/>
        </w:rPr>
        <w:instrText xml:space="preserve"> ADDIN ZOTERO_ITEM CSL_CITATION {"citationID":"g6XQK4ny","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E0AE3" w:rsidRPr="004E0AE3">
        <w:t>[71]</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LightGBM machine learning algorithm</w:t>
      </w:r>
      <w:r w:rsidR="002644CF" w:rsidRPr="005A63CA">
        <w:rPr>
          <w:lang w:val="en-GB"/>
        </w:rPr>
        <w:t>.</w:t>
      </w:r>
      <w:r w:rsidRPr="005A63CA">
        <w:rPr>
          <w:lang w:val="en-GB"/>
        </w:rPr>
        <w:t xml:space="preserve"> Wang et al. </w:t>
      </w:r>
      <w:r w:rsidRPr="005A63CA">
        <w:rPr>
          <w:lang w:val="en-GB"/>
        </w:rPr>
        <w:fldChar w:fldCharType="begin"/>
      </w:r>
      <w:r w:rsidR="004E0AE3">
        <w:rPr>
          <w:lang w:val="en-GB"/>
        </w:rPr>
        <w:instrText xml:space="preserve"> ADDIN ZOTERO_ITEM CSL_CITATION {"citationID":"rPjymtlO","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E0AE3" w:rsidRPr="004E0AE3">
        <w:t>[72]</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9BDB4B3"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E0AE3">
        <w:rPr>
          <w:color w:val="auto"/>
          <w:lang w:val="en-GB"/>
        </w:rPr>
        <w:instrText xml:space="preserve"> ADDIN ZOTERO_ITEM CSL_CITATION {"citationID":"r1ikZX5P","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E0AE3" w:rsidRPr="004E0AE3">
        <w:t>[71]</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286877E3"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16D67A90"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4E0AE3">
              <w:rPr>
                <w:lang w:val="en-GB"/>
              </w:rPr>
              <w:instrText xml:space="preserve"> ADDIN ZOTERO_ITEM CSL_CITATION {"citationID":"dWLOO0lR","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E0AE3" w:rsidRPr="004E0AE3">
              <w:t>[71]</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3F9BF9E"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E0AE3">
              <w:rPr>
                <w:lang w:val="en-GB"/>
              </w:rPr>
              <w:instrText xml:space="preserve"> ADDIN ZOTERO_ITEM CSL_CITATION {"citationID":"MJaKl07D","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E0AE3" w:rsidRPr="004E0AE3">
              <w:t>[72]</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BB48EE5"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D19503A"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086885">
        <w:rPr>
          <w:lang w:val="en-GB"/>
        </w:rPr>
        <w:t xml:space="preserve"> </w:t>
      </w:r>
      <w:r w:rsidR="00086885" w:rsidRPr="00107DC1">
        <w:rPr>
          <w:color w:val="FF0000"/>
          <w:lang w:val="en-GB"/>
        </w:rPr>
        <w:t>Martínez-Estrada et al.</w:t>
      </w:r>
      <w:r w:rsidR="00617189" w:rsidRPr="00107DC1">
        <w:rPr>
          <w:color w:val="FF0000"/>
          <w:lang w:val="en-GB"/>
        </w:rPr>
        <w:t xml:space="preserve"> </w:t>
      </w:r>
      <w:r w:rsidR="00617189" w:rsidRPr="00107DC1">
        <w:rPr>
          <w:color w:val="FF0000"/>
          <w:lang w:val="en-GB"/>
        </w:rPr>
        <w:fldChar w:fldCharType="begin"/>
      </w:r>
      <w:r w:rsidR="00392173">
        <w:rPr>
          <w:color w:val="FF0000"/>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107DC1">
        <w:rPr>
          <w:color w:val="FF0000"/>
          <w:lang w:val="en-GB"/>
        </w:rPr>
        <w:fldChar w:fldCharType="separate"/>
      </w:r>
      <w:r w:rsidR="00392173" w:rsidRPr="00392173">
        <w:t>[26]</w:t>
      </w:r>
      <w:r w:rsidR="00617189" w:rsidRPr="00107DC1">
        <w:rPr>
          <w:color w:val="FF0000"/>
          <w:lang w:val="en-GB"/>
        </w:rPr>
        <w:fldChar w:fldCharType="end"/>
      </w:r>
      <w:r w:rsidR="000A35E5" w:rsidRPr="00107DC1">
        <w:rPr>
          <w:color w:val="FF0000"/>
          <w:lang w:val="en-GB"/>
        </w:rPr>
        <w:t xml:space="preserve"> placed 6 textile sensors on the backrest and </w:t>
      </w:r>
      <w:r w:rsidR="00E87703" w:rsidRPr="00107DC1">
        <w:rPr>
          <w:color w:val="FF0000"/>
          <w:lang w:val="en-GB"/>
        </w:rPr>
        <w:t xml:space="preserve">an additional 4 </w:t>
      </w:r>
      <w:r w:rsidR="000A35E5" w:rsidRPr="00107DC1">
        <w:rPr>
          <w:color w:val="FF0000"/>
          <w:lang w:val="en-GB"/>
        </w:rPr>
        <w:t>sensors on the seating cushion</w:t>
      </w:r>
      <w:r w:rsidR="00E87703" w:rsidRPr="00107DC1">
        <w:rPr>
          <w:color w:val="FF0000"/>
          <w:lang w:val="en-GB"/>
        </w:rPr>
        <w:t xml:space="preserve"> in order to classify 8 sitting postures as show in Figure 7a.</w:t>
      </w:r>
      <w:r w:rsidR="00AF40AD" w:rsidRPr="005A63CA">
        <w:rPr>
          <w:lang w:val="en-GB"/>
        </w:rPr>
        <w:t xml:space="preserve"> Tsai et al. </w:t>
      </w:r>
      <w:r w:rsidR="006D532E" w:rsidRPr="005A63CA">
        <w:rPr>
          <w:lang w:val="en-GB"/>
        </w:rPr>
        <w:fldChar w:fldCharType="begin"/>
      </w:r>
      <w:r w:rsidR="00E85968">
        <w:rPr>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E85968" w:rsidRPr="00E85968">
        <w:t>[40]</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ML algorithm. Aminosharieh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 xml:space="preserve">or reading in real-time. Luna-Perejón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ED72B2">
        <w:rPr>
          <w:color w:val="FF0000"/>
          <w:lang w:val="en-GB"/>
        </w:rPr>
        <w:t xml:space="preserve">with </w:t>
      </w:r>
      <w:r w:rsidR="006B5A32" w:rsidRPr="00ED72B2">
        <w:rPr>
          <w:color w:val="FF0000"/>
          <w:lang w:val="en-GB"/>
        </w:rPr>
        <w:t xml:space="preserve">10 Textile Pressure </w:t>
      </w:r>
      <w:r w:rsidR="007C3724" w:rsidRPr="00ED72B2">
        <w:rPr>
          <w:color w:val="FF0000"/>
          <w:lang w:val="en-GB"/>
        </w:rPr>
        <w:t>sensor</w:t>
      </w:r>
      <w:r w:rsidR="003D0987" w:rsidRPr="00ED72B2">
        <w:rPr>
          <w:color w:val="FF0000"/>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PreCaTex)</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7F30D20"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E0AE3">
              <w:rPr>
                <w:lang w:val="en-GB"/>
              </w:rPr>
              <w:instrText xml:space="preserve"> ADDIN ZOTERO_ITEM CSL_CITATION {"citationID":"EMq2qBtM","properties":{"formattedCitation":"[73]","plainCitation":"[7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E0AE3" w:rsidRPr="004E0AE3">
              <w:t>[73]</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1BB0831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804386">
        <w:rPr>
          <w:lang w:val="en-GB"/>
        </w:rPr>
        <w:instrText xml:space="preserve"> ADDIN ZOTERO_ITEM CSL_CITATION {"citationID":"gXKMbrup","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804386" w:rsidRPr="00804386">
        <w:t>[41,44,45,49,54]</w:t>
      </w:r>
      <w:r w:rsidR="002423A8" w:rsidRPr="00621204">
        <w:rPr>
          <w:lang w:val="en-GB"/>
        </w:rPr>
        <w:fldChar w:fldCharType="end"/>
      </w:r>
      <w:r w:rsidR="002423A8" w:rsidRPr="00621204">
        <w:rPr>
          <w:lang w:val="en-GB"/>
        </w:rPr>
        <w:t xml:space="preserve"> and ANN </w:t>
      </w:r>
      <w:r w:rsidR="002423A8" w:rsidRPr="00621204">
        <w:rPr>
          <w:lang w:val="en-GB"/>
        </w:rPr>
        <w:lastRenderedPageBreak/>
        <w:t>(</w:t>
      </w:r>
      <w:r w:rsidR="002423A8" w:rsidRPr="005A63CA">
        <w:rPr>
          <w:lang w:val="en-GB"/>
        </w:rPr>
        <w:t xml:space="preserve">Artificial Neural Networks) </w:t>
      </w:r>
      <w:r w:rsidR="002423A8" w:rsidRPr="005A63CA">
        <w:rPr>
          <w:lang w:val="en-GB"/>
        </w:rPr>
        <w:fldChar w:fldCharType="begin"/>
      </w:r>
      <w:r w:rsidR="004E0AE3">
        <w:rPr>
          <w:lang w:val="en-GB"/>
        </w:rPr>
        <w:instrText xml:space="preserve"> ADDIN ZOTERO_ITEM CSL_CITATION {"citationID":"UVYBaN0e","properties":{"formattedCitation":"[25,36,42,71,73]","plainCitation":"[25,36,42,71,7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5A63CA">
        <w:rPr>
          <w:lang w:val="en-GB"/>
        </w:rPr>
        <w:fldChar w:fldCharType="separate"/>
      </w:r>
      <w:r w:rsidR="004E0AE3" w:rsidRPr="004E0AE3">
        <w:t>[25,36,42,71,73]</w:t>
      </w:r>
      <w:r w:rsidR="002423A8" w:rsidRPr="005A63CA">
        <w:rPr>
          <w:lang w:val="en-GB"/>
        </w:rPr>
        <w:fldChar w:fldCharType="end"/>
      </w:r>
      <w:r w:rsidR="002423A8" w:rsidRPr="005A63CA">
        <w:rPr>
          <w:lang w:val="en-GB"/>
        </w:rPr>
        <w:t xml:space="preserve">. Other algorithms being </w:t>
      </w:r>
      <w:r w:rsidR="0071316D" w:rsidRPr="005A63CA">
        <w:rPr>
          <w:lang w:val="en-GB"/>
        </w:rPr>
        <w:t>adopted were</w:t>
      </w:r>
      <w:r w:rsidR="002423A8" w:rsidRPr="005A63CA">
        <w:rPr>
          <w:lang w:val="en-GB"/>
        </w:rPr>
        <w:t xml:space="preserve"> KNN (K-Nearest </w:t>
      </w:r>
      <w:r w:rsidR="0037457B" w:rsidRPr="005A63CA">
        <w:rPr>
          <w:lang w:val="en-GB"/>
        </w:rPr>
        <w:t>Neighbours</w:t>
      </w:r>
      <w:r w:rsidR="002423A8" w:rsidRPr="005A63CA">
        <w:rPr>
          <w:lang w:val="en-GB"/>
        </w:rPr>
        <w:t xml:space="preserve">) </w:t>
      </w:r>
      <w:r w:rsidR="002423A8" w:rsidRPr="005A63CA">
        <w:rPr>
          <w:lang w:val="en-GB"/>
        </w:rPr>
        <w:fldChar w:fldCharType="begin"/>
      </w:r>
      <w:r w:rsidR="00D014AD">
        <w:rPr>
          <w:lang w:val="en-GB"/>
        </w:rPr>
        <w:instrText xml:space="preserve"> ADDIN ZOTERO_ITEM CSL_CITATION {"citationID":"6KWy0F8a","properties":{"formattedCitation":"[23,36]","plainCitation":"[23,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5A63CA">
        <w:rPr>
          <w:lang w:val="en-GB"/>
        </w:rPr>
        <w:fldChar w:fldCharType="separate"/>
      </w:r>
      <w:r w:rsidR="00D014AD" w:rsidRPr="00D014AD">
        <w:t>[23,36]</w:t>
      </w:r>
      <w:r w:rsidR="002423A8" w:rsidRPr="005A63CA">
        <w:rPr>
          <w:lang w:val="en-GB"/>
        </w:rPr>
        <w:fldChar w:fldCharType="end"/>
      </w:r>
      <w:r w:rsidR="002423A8" w:rsidRPr="005A63CA">
        <w:rPr>
          <w:lang w:val="en-GB"/>
        </w:rPr>
        <w:t>, Decision</w:t>
      </w:r>
      <w:r w:rsidR="002423A8" w:rsidRPr="00621204">
        <w:rPr>
          <w:lang w:val="en-GB"/>
        </w:rPr>
        <w:t xml:space="preserve"> Tree </w:t>
      </w:r>
      <w:r w:rsidR="002423A8" w:rsidRPr="00621204">
        <w:rPr>
          <w:lang w:val="en-GB"/>
        </w:rPr>
        <w:fldChar w:fldCharType="begin"/>
      </w:r>
      <w:r w:rsidR="00B85800">
        <w:rPr>
          <w:lang w:val="en-GB"/>
        </w:rPr>
        <w:instrText xml:space="preserve"> ADDIN ZOTERO_ITEM CSL_CITATION {"citationID":"XPFGUbQ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B85800" w:rsidRPr="00B85800">
        <w:t>[46,50]</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E85968">
        <w:rPr>
          <w:lang w:val="en-GB"/>
        </w:rPr>
        <w:instrText xml:space="preserve"> ADDIN ZOTERO_ITEM CSL_CITATION {"citationID":"DlMTjBQy","properties":{"formattedCitation":"[31,40]","plainCitation":"[31,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E85968" w:rsidRPr="00E85968">
        <w:t>[31,40]</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6C1282">
        <w:rPr>
          <w:lang w:val="en-GB"/>
        </w:rPr>
        <w:instrText xml:space="preserve"> ADDIN ZOTERO_ITEM CSL_CITATION {"citationID":"7dtp7dkU","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6C1282" w:rsidRPr="006C1282">
        <w:t>[33,3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4E0AE3">
        <w:rPr>
          <w:lang w:val="en-GB"/>
        </w:rPr>
        <w:instrText xml:space="preserve"> ADDIN ZOTERO_ITEM CSL_CITATION {"citationID":"OarpLD3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4E0AE3" w:rsidRPr="004E0AE3">
        <w:t>[72]</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8A711E">
        <w:rPr>
          <w:lang w:val="en-GB"/>
        </w:rPr>
        <w:instrText xml:space="preserve"> ADDIN ZOTERO_ITEM CSL_CITATION {"citationID":"dy83aUi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8A711E" w:rsidRPr="008A711E">
        <w:t>[37]</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6F1FD4">
        <w:rPr>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6F1FD4" w:rsidRPr="006F1FD4">
        <w:t>[43]</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C02D9D">
        <w:rPr>
          <w:lang w:val="en-GB"/>
        </w:rPr>
        <w:instrText xml:space="preserve"> ADDIN ZOTERO_ITEM CSL_CITATION {"citationID":"l6v9Fv0T","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C02D9D" w:rsidRPr="00C02D9D">
        <w:t>[52]</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4E0AE3">
        <w:rPr>
          <w:lang w:val="en-GB"/>
        </w:rPr>
        <w:instrText xml:space="preserve"> ADDIN ZOTERO_ITEM CSL_CITATION {"citationID":"Uq3xL9PL","properties":{"formattedCitation":"[26,27,29,32,73,74]","plainCitation":"[26,27,29,32,73,7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4E0AE3" w:rsidRPr="004E0AE3">
        <w:t>[26,27,29,32,73,74]</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51BDF5B6" w:rsidR="002423A8" w:rsidRPr="00621204" w:rsidRDefault="000F27B1" w:rsidP="00E3177A">
      <w:pPr>
        <w:pStyle w:val="MDPI31text"/>
        <w:rPr>
          <w:lang w:val="en-GB"/>
        </w:rPr>
      </w:pPr>
      <w:r w:rsidRPr="005A63CA">
        <w:rPr>
          <w:lang w:val="en-GB"/>
        </w:rPr>
        <w:t>To</w:t>
      </w:r>
      <w:r w:rsidR="002423A8" w:rsidRPr="005A63CA">
        <w:rPr>
          <w:lang w:val="en-GB"/>
        </w:rPr>
        <w:t xml:space="preserve"> perform</w:t>
      </w:r>
      <w:r w:rsidR="002C2519" w:rsidRPr="005A63CA">
        <w:rPr>
          <w:lang w:val="en-GB"/>
        </w:rPr>
        <w:t xml:space="preserve"> </w:t>
      </w:r>
      <w:r w:rsidR="00353834" w:rsidRPr="005A63CA">
        <w:rPr>
          <w:lang w:val="en-GB"/>
        </w:rPr>
        <w:t>a</w:t>
      </w:r>
      <w:r w:rsidR="002423A8" w:rsidRPr="005A63CA">
        <w:rPr>
          <w:lang w:val="en-GB"/>
        </w:rPr>
        <w:t xml:space="preserve"> concrete validation on an ML model’s performance and accuracy, most studies </w:t>
      </w:r>
      <w:r w:rsidR="00366567" w:rsidRPr="005A63CA">
        <w:rPr>
          <w:lang w:val="en-GB"/>
        </w:rPr>
        <w:t>resort</w:t>
      </w:r>
      <w:r w:rsidR="002423A8" w:rsidRPr="005A63CA">
        <w:rPr>
          <w:lang w:val="en-GB"/>
        </w:rPr>
        <w:t xml:space="preserve"> </w:t>
      </w:r>
      <w:r w:rsidR="00EE4154" w:rsidRPr="005A63CA">
        <w:rPr>
          <w:lang w:val="en-GB"/>
        </w:rPr>
        <w:t>to various</w:t>
      </w:r>
      <w:r w:rsidR="002423A8" w:rsidRPr="005A63CA">
        <w:rPr>
          <w:lang w:val="en-GB"/>
        </w:rPr>
        <w:t xml:space="preserve"> methods such as the use of a confusion matrix and performance comparison between</w:t>
      </w:r>
      <w:r w:rsidR="002423A8" w:rsidRPr="00621204">
        <w:rPr>
          <w:lang w:val="en-GB"/>
        </w:rPr>
        <w:t xml:space="preserve">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D56C28">
        <w:rPr>
          <w:lang w:val="en-GB"/>
        </w:rPr>
        <w:instrText xml:space="preserve"> ADDIN ZOTERO_ITEM CSL_CITATION {"citationID":"3ahQCF3c","properties":{"formattedCitation":"[75]","plainCitation":"[7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D56C28" w:rsidRPr="00D56C28">
        <w:t>[75]</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7C9A211"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Similarly</w:t>
      </w:r>
      <w:r w:rsidR="00AB6A23" w:rsidRPr="005A63CA">
        <w:rPr>
          <w:lang w:val="en-GB"/>
        </w:rPr>
        <w:t xml:space="preserve"> Kundaliya et al.</w:t>
      </w:r>
      <w:r w:rsidR="007E17D5" w:rsidRPr="005A63CA">
        <w:rPr>
          <w:lang w:val="en-GB"/>
        </w:rPr>
        <w:t xml:space="preserve"> </w:t>
      </w:r>
      <w:r w:rsidR="00A95AB6" w:rsidRPr="005A63CA">
        <w:rPr>
          <w:lang w:val="en-GB"/>
        </w:rPr>
        <w:fldChar w:fldCharType="begin"/>
      </w:r>
      <w:r w:rsidR="00C3174D">
        <w:rPr>
          <w:lang w:val="en-GB"/>
        </w:rPr>
        <w:instrText xml:space="preserve"> ADDIN ZOTERO_ITEM CSL_CITATION {"citationID":"Ntf91qnP","properties":{"formattedCitation":"[29]","plainCitation":"[2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5A63CA">
        <w:rPr>
          <w:lang w:val="en-GB"/>
        </w:rPr>
        <w:fldChar w:fldCharType="separate"/>
      </w:r>
      <w:r w:rsidR="00C3174D" w:rsidRPr="00C3174D">
        <w:t>[29]</w:t>
      </w:r>
      <w:r w:rsidR="00A95AB6" w:rsidRPr="005A63CA">
        <w:rPr>
          <w:lang w:val="en-GB"/>
        </w:rPr>
        <w:fldChar w:fldCharType="end"/>
      </w:r>
      <w:r w:rsidR="007E17D5" w:rsidRPr="005A63CA">
        <w:rPr>
          <w:lang w:val="en-GB"/>
        </w:rPr>
        <w:t xml:space="preserve"> developed a smart sensing chair which used the Blynk 2.</w:t>
      </w:r>
      <w:commentRangeStart w:id="1"/>
      <w:r w:rsidR="007E17D5" w:rsidRPr="005A63CA">
        <w:rPr>
          <w:lang w:val="en-GB"/>
        </w:rPr>
        <w:t>0</w:t>
      </w:r>
      <w:commentRangeEnd w:id="1"/>
      <w:r w:rsidR="008F14DA">
        <w:rPr>
          <w:rStyle w:val="CommentReference"/>
          <w:rFonts w:eastAsia="SimSun"/>
          <w:snapToGrid/>
          <w:lang w:val="en-GB" w:eastAsia="zh-CN" w:bidi="ar-SA"/>
        </w:rPr>
        <w:commentReference w:id="1"/>
      </w:r>
      <w:r w:rsidR="007E17D5" w:rsidRPr="005A63CA">
        <w:rPr>
          <w:lang w:val="en-GB"/>
        </w:rPr>
        <w:t xml:space="preserve"> platform to stream the sensor data to the web. O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21E972B7" w14:textId="587056B1" w:rsidR="00974214" w:rsidRDefault="002926F8" w:rsidP="000F0681">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804386">
        <w:rPr>
          <w:lang w:val="en-GB"/>
        </w:rPr>
        <w:instrText xml:space="preserve"> ADDIN ZOTERO_ITEM CSL_CITATION {"citationID":"LddtncA6","properties":{"formattedCitation":"[27,29,36,43,54]","plainCitation":"[27,29,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29,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E0AE3">
        <w:rPr>
          <w:lang w:val="en-GB"/>
        </w:rPr>
        <w:instrText xml:space="preserve"> ADDIN ZOTERO_ITEM CSL_CITATION {"citationID":"fflZDuek","properties":{"formattedCitation":"[40,45,53,72]","plainCitation":"[40,45,53,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E0AE3" w:rsidRPr="004E0AE3">
        <w:t>[40,45,53,72]</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E0AE3">
        <w:rPr>
          <w:lang w:val="en-GB"/>
        </w:rPr>
        <w:instrText xml:space="preserve"> ADDIN ZOTERO_ITEM CSL_CITATION {"citationID":"qiO0vPvK","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E0AE3" w:rsidRPr="004E0AE3">
        <w:t>[71]</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w:t>
      </w:r>
      <w:r w:rsidRPr="005A63CA">
        <w:rPr>
          <w:lang w:val="en-GB"/>
        </w:rPr>
        <w:lastRenderedPageBreak/>
        <w:t xml:space="preserve">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71D4CE98" w14:textId="25083541" w:rsidR="009056E2" w:rsidRPr="00621204" w:rsidRDefault="00740AB3" w:rsidP="00740AB3">
      <w:pPr>
        <w:pStyle w:val="MDPI21heading1"/>
        <w:rPr>
          <w:lang w:val="en-GB"/>
        </w:rPr>
      </w:pPr>
      <w:r w:rsidRPr="00621204">
        <w:rPr>
          <w:lang w:val="en-GB"/>
        </w:rPr>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4E60A5">
        <w:rPr>
          <w:color w:val="auto"/>
          <w:highlight w:val="yellow"/>
          <w:lang w:val="en-GB"/>
        </w:rPr>
        <w:t>The vast</w:t>
      </w:r>
      <w:r w:rsidR="007A0AC5" w:rsidRPr="004E60A5">
        <w:rPr>
          <w:color w:val="auto"/>
          <w:highlight w:val="yellow"/>
          <w:lang w:val="en-GB"/>
        </w:rPr>
        <w:t xml:space="preserve"> majority of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19A15C69" w:rsidR="00F714C0" w:rsidRPr="00F714C0" w:rsidRDefault="00F714C0" w:rsidP="00F714C0">
      <w:pPr>
        <w:pStyle w:val="MDPI23heading3"/>
      </w:pPr>
      <w:r>
        <w:t xml:space="preserve">5.1.1 </w:t>
      </w:r>
      <w:r w:rsidRPr="00F714C0">
        <w:t>Multiple Sensor types</w:t>
      </w:r>
      <w:r w:rsidR="00971B1A">
        <w:t xml:space="preserve">                                                                                                                                                                                                                                                                     </w:t>
      </w:r>
    </w:p>
    <w:p w14:paraId="3DAD16EB" w14:textId="7CA91557" w:rsidR="003E0776" w:rsidRDefault="003E0776" w:rsidP="00D3220E">
      <w:pPr>
        <w:pStyle w:val="MDPI31text"/>
        <w:rPr>
          <w:color w:val="auto"/>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w:t>
      </w:r>
      <w:r w:rsidR="0045377B">
        <w:rPr>
          <w:color w:val="auto"/>
          <w:lang w:val="en-GB"/>
        </w:rPr>
        <w:t xml:space="preserve">, </w:t>
      </w:r>
      <w:r w:rsidR="0045377B">
        <w:rPr>
          <w:color w:val="FF0000"/>
          <w:lang w:val="en-GB"/>
        </w:rPr>
        <w:t xml:space="preserve">compared to 59% while using </w:t>
      </w:r>
      <w:r w:rsidR="00607244">
        <w:rPr>
          <w:color w:val="FF0000"/>
          <w:lang w:val="en-GB"/>
        </w:rPr>
        <w:t xml:space="preserve">only </w:t>
      </w:r>
      <w:r w:rsidR="0045377B">
        <w:rPr>
          <w:color w:val="FF0000"/>
          <w:lang w:val="en-GB"/>
        </w:rPr>
        <w:t>pressure sensors</w:t>
      </w:r>
      <w:r w:rsidRPr="00621204">
        <w:rPr>
          <w:color w:val="auto"/>
          <w:lang w:val="en-GB"/>
        </w:rPr>
        <w:t xml:space="preserve">. This study highlighted one of the main limitations seen with other smart </w:t>
      </w:r>
      <w:r w:rsidRPr="00621204">
        <w:rPr>
          <w:color w:val="auto"/>
          <w:lang w:val="en-GB"/>
        </w:rPr>
        <w:lastRenderedPageBreak/>
        <w:t>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LBCNet to classify fifteen sitting postures.</w:t>
      </w:r>
    </w:p>
    <w:p w14:paraId="561395FE" w14:textId="4E93E814" w:rsidR="00BB092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CD148F">
        <w:rPr>
          <w:color w:val="FF0000"/>
          <w:lang w:val="en-GB"/>
        </w:rPr>
        <w:t>.</w:t>
      </w:r>
      <w:r w:rsidR="00BB092F">
        <w:rPr>
          <w:color w:val="FF0000"/>
          <w:lang w:val="en-GB"/>
        </w:rPr>
        <w:t xml:space="preserve"> However, there </w:t>
      </w:r>
      <w:r w:rsidR="00A75F06">
        <w:rPr>
          <w:color w:val="FF0000"/>
          <w:lang w:val="en-GB"/>
        </w:rPr>
        <w:t>are potential</w:t>
      </w:r>
      <w:r w:rsidR="00636701">
        <w:rPr>
          <w:color w:val="FF0000"/>
          <w:lang w:val="en-GB"/>
        </w:rPr>
        <w:t xml:space="preserve"> areas that poses has</w:t>
      </w:r>
      <w:r w:rsidR="00A75F06">
        <w:rPr>
          <w:color w:val="FF0000"/>
          <w:lang w:val="en-GB"/>
        </w:rPr>
        <w:t xml:space="preserve"> challenges </w:t>
      </w:r>
      <w:r w:rsidR="00636701">
        <w:rPr>
          <w:color w:val="FF0000"/>
          <w:lang w:val="en-GB"/>
        </w:rPr>
        <w:t xml:space="preserve">with this </w:t>
      </w:r>
      <w:r w:rsidR="000128E9">
        <w:rPr>
          <w:color w:val="FF0000"/>
          <w:lang w:val="en-GB"/>
        </w:rPr>
        <w:t>approach. This mainly has to do the management and the synchronization of t</w:t>
      </w:r>
      <w:r w:rsidR="00A56956">
        <w:rPr>
          <w:color w:val="FF0000"/>
          <w:lang w:val="en-GB"/>
        </w:rPr>
        <w:t>he</w:t>
      </w:r>
      <w:r w:rsidR="00E71D8B">
        <w:rPr>
          <w:color w:val="FF0000"/>
          <w:lang w:val="en-GB"/>
        </w:rPr>
        <w:t xml:space="preserve"> different</w:t>
      </w:r>
      <w:r w:rsidR="00A56956">
        <w:rPr>
          <w:color w:val="FF0000"/>
          <w:lang w:val="en-GB"/>
        </w:rPr>
        <w:t xml:space="preserve"> sensor data which </w:t>
      </w:r>
      <w:r w:rsidR="00E71D8B">
        <w:rPr>
          <w:color w:val="FF0000"/>
          <w:lang w:val="en-GB"/>
        </w:rPr>
        <w:t xml:space="preserve">typically requires </w:t>
      </w:r>
      <w:r w:rsidR="0019362D">
        <w:rPr>
          <w:color w:val="FF0000"/>
          <w:lang w:val="en-GB"/>
        </w:rPr>
        <w:t xml:space="preserve">additional </w:t>
      </w:r>
      <w:r w:rsidR="00AE223E">
        <w:rPr>
          <w:color w:val="FF0000"/>
          <w:lang w:val="en-GB"/>
        </w:rPr>
        <w:t>processes</w:t>
      </w:r>
      <w:r w:rsidR="0019362D">
        <w:rPr>
          <w:color w:val="FF0000"/>
          <w:lang w:val="en-GB"/>
        </w:rPr>
        <w:t xml:space="preserve">. Additionally, there would be a need to experiment to find out the most ideal </w:t>
      </w:r>
      <w:r w:rsidR="00AE223E">
        <w:rPr>
          <w:color w:val="FF0000"/>
          <w:lang w:val="en-GB"/>
        </w:rPr>
        <w:t>sensor placement</w:t>
      </w:r>
      <w:r w:rsidR="00037042">
        <w:rPr>
          <w:color w:val="FF0000"/>
          <w:lang w:val="en-GB"/>
        </w:rPr>
        <w:t xml:space="preserve"> to</w:t>
      </w:r>
      <w:r w:rsidR="0019362D">
        <w:rPr>
          <w:color w:val="FF0000"/>
          <w:lang w:val="en-GB"/>
        </w:rPr>
        <w:t xml:space="preserve"> achieve the</w:t>
      </w:r>
      <w:r w:rsidR="00DA06F7">
        <w:rPr>
          <w:color w:val="FF0000"/>
          <w:lang w:val="en-GB"/>
        </w:rPr>
        <w:t xml:space="preserve"> best results </w:t>
      </w:r>
      <w:r w:rsidR="00937F54">
        <w:rPr>
          <w:color w:val="FF0000"/>
          <w:lang w:val="en-GB"/>
        </w:rPr>
        <w:t xml:space="preserve">which is an </w:t>
      </w:r>
      <w:r w:rsidR="00037042">
        <w:rPr>
          <w:color w:val="FF0000"/>
          <w:lang w:val="en-GB"/>
        </w:rPr>
        <w:t>added</w:t>
      </w:r>
      <w:r w:rsidR="005E2FA3">
        <w:rPr>
          <w:color w:val="FF0000"/>
          <w:lang w:val="en-GB"/>
        </w:rPr>
        <w:t xml:space="preserve"> challenge</w:t>
      </w:r>
      <w:r w:rsidR="00DA06F7">
        <w:rPr>
          <w:color w:val="FF0000"/>
          <w:lang w:val="en-GB"/>
        </w:rPr>
        <w:t>.</w:t>
      </w:r>
      <w:r w:rsidR="0019362D">
        <w:rPr>
          <w:color w:val="FF0000"/>
          <w:lang w:val="en-GB"/>
        </w:rPr>
        <w:t xml:space="preserve"> </w:t>
      </w:r>
      <w:r w:rsidR="00E71D8B">
        <w:rPr>
          <w:color w:val="FF0000"/>
          <w:lang w:val="en-GB"/>
        </w:rPr>
        <w:t xml:space="preserve"> </w:t>
      </w:r>
      <w:r w:rsidR="000128E9">
        <w:rPr>
          <w:color w:val="FF0000"/>
          <w:lang w:val="en-GB"/>
        </w:rPr>
        <w:t xml:space="preserve"> </w:t>
      </w:r>
    </w:p>
    <w:p w14:paraId="04716C89" w14:textId="781B9AEE" w:rsidR="00345F2A" w:rsidRDefault="00CD148F" w:rsidP="00D3220E">
      <w:pPr>
        <w:pStyle w:val="MDPI31text"/>
        <w:rPr>
          <w:color w:val="FF0000"/>
          <w:lang w:val="en-GB"/>
        </w:rPr>
      </w:pPr>
      <w:r>
        <w:rPr>
          <w:color w:val="FF0000"/>
          <w:lang w:val="en-GB"/>
        </w:rPr>
        <w:t xml:space="preserve"> </w:t>
      </w:r>
    </w:p>
    <w:p w14:paraId="38ADFD0F" w14:textId="7B058BB2" w:rsidR="00161A32" w:rsidRPr="00621204" w:rsidRDefault="00470774" w:rsidP="00470774">
      <w:pPr>
        <w:pStyle w:val="MDPI22heading2"/>
        <w:rPr>
          <w:noProof w:val="0"/>
          <w:lang w:val="en-GB"/>
        </w:rPr>
      </w:pPr>
      <w:r w:rsidRPr="00621204">
        <w:rPr>
          <w:noProof w:val="0"/>
          <w:lang w:val="en-GB"/>
        </w:rPr>
        <w:t xml:space="preserve">5.2 </w:t>
      </w:r>
      <w:r w:rsidR="009708D1" w:rsidRPr="00621204">
        <w:rPr>
          <w:noProof w:val="0"/>
          <w:lang w:val="en-GB"/>
        </w:rPr>
        <w:t>Classification Algorithm</w:t>
      </w:r>
    </w:p>
    <w:p w14:paraId="13C6C16C" w14:textId="43D2C523"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E0AE3">
        <w:rPr>
          <w:lang w:val="en-GB"/>
        </w:rPr>
        <w:instrText xml:space="preserve"> ADDIN ZOTERO_ITEM CSL_CITATION {"citationID":"6EZUoEa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E0AE3" w:rsidRPr="004E0AE3">
        <w:t>[72]</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621204" w:rsidRDefault="00AB0B3E" w:rsidP="009D1DE7">
      <w:pPr>
        <w:pStyle w:val="MDPI51figurecaption"/>
        <w:rPr>
          <w:lang w:val="en-GB"/>
        </w:rPr>
      </w:pPr>
      <w:r w:rsidRPr="005A63CA">
        <w:rPr>
          <w:b/>
          <w:bCs/>
          <w:lang w:val="en-GB"/>
        </w:rPr>
        <w:lastRenderedPageBreak/>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6F9DBCFD" w14:textId="19D1F6D2" w:rsidR="000B4FA8" w:rsidRDefault="00F70D75" w:rsidP="005442F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2C260770" w14:textId="77777777" w:rsidR="00AA3066" w:rsidRPr="00AA3066" w:rsidRDefault="00AA3066" w:rsidP="001A6AA6">
      <w:pPr>
        <w:pStyle w:val="MDPI31text"/>
        <w:ind w:left="0" w:firstLine="0"/>
        <w:rPr>
          <w:color w:val="FF0000"/>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 xml:space="preserve">individuals that are suffering musculoskeletal conditions. Consequently, the </w:t>
      </w:r>
      <w:r w:rsidRPr="00621204">
        <w:rPr>
          <w:lang w:val="en-GB"/>
        </w:rPr>
        <w:lastRenderedPageBreak/>
        <w:t>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C940F68" w14:textId="77777777" w:rsidR="001A6AA6" w:rsidRDefault="001A6AA6" w:rsidP="00897CEE">
      <w:pPr>
        <w:pStyle w:val="MDPI31text"/>
        <w:rPr>
          <w:lang w:val="en-GB"/>
        </w:rPr>
      </w:pPr>
    </w:p>
    <w:p w14:paraId="41BA3F2D" w14:textId="4C8A5708" w:rsidR="00B35EF3" w:rsidRPr="008C6020" w:rsidRDefault="001A6AA6" w:rsidP="00640BDF">
      <w:pPr>
        <w:pStyle w:val="MDPI32textnoindent"/>
        <w:rPr>
          <w:color w:val="FF0000"/>
        </w:rPr>
      </w:pPr>
      <w:r w:rsidRPr="00B76A67">
        <w:t xml:space="preserve">5.4 </w:t>
      </w:r>
      <w:r w:rsidRPr="008C6020">
        <w:rPr>
          <w:color w:val="FF0000"/>
        </w:rPr>
        <w:t>Feasibility of Smart Sensing chair in the real-world</w:t>
      </w:r>
      <w:r w:rsidR="009B37F9">
        <w:rPr>
          <w:color w:val="FF0000"/>
        </w:rPr>
        <w:t xml:space="preserve"> setting</w:t>
      </w:r>
    </w:p>
    <w:p w14:paraId="08D3FF81" w14:textId="71C4D35F"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These proposed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290D4F">
        <w:rPr>
          <w:color w:val="FF0000"/>
        </w:rPr>
        <w:t xml:space="preserve"> Additionally, they could </w:t>
      </w:r>
      <w:r w:rsidR="00D66A44">
        <w:rPr>
          <w:color w:val="FF0000"/>
        </w:rPr>
        <w:t xml:space="preserve">actively promot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2CCC9E6C" w14:textId="5DEBE079" w:rsidR="0077250C" w:rsidRDefault="005E6FEB" w:rsidP="006D4CC1">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there are a few challenges that must be</w:t>
      </w:r>
      <w:r w:rsidR="0002025E">
        <w:rPr>
          <w:color w:val="FF0000"/>
        </w:rPr>
        <w:t xml:space="preserve"> highlighted</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C61CD6">
        <w:rPr>
          <w:color w:val="FF0000"/>
        </w:rPr>
        <w:t xml:space="preserve">. </w:t>
      </w:r>
      <w:r w:rsidR="006C7899">
        <w:rPr>
          <w:color w:val="FF0000"/>
        </w:rPr>
        <w:t>Additionally, t</w:t>
      </w:r>
      <w:r w:rsidR="00EC33A0">
        <w:rPr>
          <w:color w:val="FF0000"/>
        </w:rPr>
        <w:t>here is also the risk of s</w:t>
      </w:r>
      <w:r w:rsidR="002A0A60">
        <w:rPr>
          <w:color w:val="FF0000"/>
        </w:rPr>
        <w:t>ensor drift</w:t>
      </w:r>
      <w:r w:rsidR="006C7899">
        <w:rPr>
          <w:color w:val="FF0000"/>
        </w:rPr>
        <w:t>s</w:t>
      </w:r>
      <w:r w:rsidR="00EC33A0">
        <w:rPr>
          <w:color w:val="FF0000"/>
        </w:rPr>
        <w:t xml:space="preserve"> which is</w:t>
      </w:r>
      <w:r w:rsidR="002A0A60">
        <w:rPr>
          <w:color w:val="FF0000"/>
        </w:rPr>
        <w:t xml:space="preserve"> a</w:t>
      </w:r>
      <w:r w:rsidR="00EC33A0">
        <w:rPr>
          <w:color w:val="FF0000"/>
        </w:rPr>
        <w:t xml:space="preserve">n unavoidable </w:t>
      </w:r>
      <w:r w:rsidR="002A0A60">
        <w:rPr>
          <w:color w:val="FF0000"/>
        </w:rPr>
        <w:t xml:space="preserve">phenomenon that usually </w:t>
      </w:r>
      <w:r w:rsidR="00D76FE6">
        <w:rPr>
          <w:color w:val="FF0000"/>
        </w:rPr>
        <w:t>leads</w:t>
      </w:r>
      <w:r w:rsidR="00EC33A0">
        <w:rPr>
          <w:color w:val="FF0000"/>
        </w:rPr>
        <w:t xml:space="preserve"> to inaccuracies</w:t>
      </w:r>
      <w:r w:rsidR="006C7899">
        <w:rPr>
          <w:color w:val="FF0000"/>
        </w:rPr>
        <w:t xml:space="preserve"> sensor</w:t>
      </w:r>
      <w:r w:rsidR="00E12532">
        <w:rPr>
          <w:color w:val="FF0000"/>
        </w:rPr>
        <w:t xml:space="preserve"> readings</w:t>
      </w:r>
      <w:r w:rsidR="008230F5">
        <w:rPr>
          <w:color w:val="FF0000"/>
        </w:rPr>
        <w:t xml:space="preserve"> over time</w:t>
      </w:r>
      <w:r w:rsidR="006C7899">
        <w:rPr>
          <w:color w:val="FF0000"/>
        </w:rPr>
        <w:t xml:space="preserve">. </w:t>
      </w:r>
      <w:r w:rsidR="00A00EDA">
        <w:rPr>
          <w:color w:val="FF0000"/>
        </w:rPr>
        <w:t>R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r w:rsidR="00E6246C">
        <w:rPr>
          <w:color w:val="FF0000"/>
        </w:rPr>
        <w:t xml:space="preserve">There are also challenges </w:t>
      </w:r>
      <w:r w:rsidR="000322B5">
        <w:rPr>
          <w:color w:val="FF0000"/>
        </w:rPr>
        <w:t>in regard to</w:t>
      </w:r>
      <w:r w:rsidR="00184E6B">
        <w:rPr>
          <w:color w:val="FF0000"/>
        </w:rPr>
        <w:t xml:space="preserve"> 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including wheelchair systems. D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 be</w:t>
      </w:r>
      <w:r w:rsidR="0021654F">
        <w:rPr>
          <w:color w:val="FF0000"/>
        </w:rPr>
        <w:t>ing</w:t>
      </w:r>
      <w:r w:rsidR="004D35FD">
        <w:rPr>
          <w:color w:val="FF0000"/>
        </w:rPr>
        <w:t xml:space="preserve"> used</w:t>
      </w:r>
      <w:r w:rsidR="00E347A8">
        <w:rPr>
          <w:color w:val="FF0000"/>
        </w:rPr>
        <w:t xml:space="preserve">, particular the sensor, </w:t>
      </w:r>
      <w:r w:rsidR="0021654F">
        <w:rPr>
          <w:color w:val="FF0000"/>
        </w:rPr>
        <w:t>would largely depend on</w:t>
      </w:r>
      <w:r w:rsidR="006D4CC1">
        <w:rPr>
          <w:color w:val="FF0000"/>
        </w:rPr>
        <w:t xml:space="preserve"> the</w:t>
      </w:r>
      <w:r w:rsidR="0021654F">
        <w:rPr>
          <w:color w:val="FF0000"/>
        </w:rPr>
        <w:t xml:space="preserve"> </w:t>
      </w:r>
      <w:r w:rsidR="006D4CC1">
        <w:rPr>
          <w:color w:val="FF0000"/>
        </w:rPr>
        <w:t>affordability of</w:t>
      </w:r>
      <w:r w:rsidR="00BD1827">
        <w:rPr>
          <w:color w:val="FF0000"/>
        </w:rPr>
        <w:t xml:space="preserve"> </w:t>
      </w:r>
      <w:r w:rsidR="00E347A8">
        <w:rPr>
          <w:color w:val="FF0000"/>
        </w:rPr>
        <w:t>each system</w:t>
      </w:r>
      <w:r w:rsidR="006D4CC1">
        <w:rPr>
          <w:color w:val="FF0000"/>
        </w:rPr>
        <w:t>.</w:t>
      </w:r>
    </w:p>
    <w:p w14:paraId="02430C4E" w14:textId="77777777" w:rsidR="001A6AA6" w:rsidRPr="00621204" w:rsidRDefault="001A6AA6" w:rsidP="001A6AA6">
      <w:pPr>
        <w:pStyle w:val="MDPI32textnoindent"/>
      </w:pP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48B9618" w:rsidR="009B7C0A" w:rsidRPr="00A255EC" w:rsidRDefault="00617BCB" w:rsidP="00D45936">
      <w:pPr>
        <w:pStyle w:val="MDPI31text"/>
        <w:rPr>
          <w:color w:val="auto"/>
          <w:lang w:val="en-GB"/>
        </w:rPr>
      </w:pPr>
      <w:r w:rsidRPr="00A255EC">
        <w:rPr>
          <w:color w:val="auto"/>
          <w:lang w:val="en-GB"/>
        </w:rPr>
        <w:t xml:space="preserve">Looking ahead, it is important for future research to prioritize the development and rigorous evaluation of user feedback systems aimed at posture correction. Such investigations would significantly contribute to assessing the effectiveness of these </w:t>
      </w:r>
      <w:r w:rsidRPr="00A255EC">
        <w:rPr>
          <w:color w:val="auto"/>
          <w:lang w:val="en-GB"/>
        </w:rPr>
        <w:lastRenderedPageBreak/>
        <w:t>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D56C28">
        <w:rPr>
          <w:color w:val="auto"/>
          <w:lang w:val="en-GB"/>
        </w:rPr>
        <w:instrText xml:space="preserve"> ADDIN ZOTERO_ITEM CSL_CITATION {"citationID":"UKVVycBb","properties":{"formattedCitation":"[76,77]","plainCitation":"[76,77]","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D56C28" w:rsidRPr="00D56C28">
        <w:t>[76,77]</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636165C4" w14:textId="77777777" w:rsidR="000B4FA8" w:rsidRDefault="000B4FA8" w:rsidP="002905A2">
      <w:pPr>
        <w:pStyle w:val="MDPI62BackMatter"/>
        <w:rPr>
          <w:szCs w:val="18"/>
          <w:lang w:val="en-GB"/>
        </w:rPr>
      </w:pPr>
    </w:p>
    <w:p w14:paraId="0BB2EDD4" w14:textId="77777777" w:rsidR="000B4FA8" w:rsidRDefault="000B4FA8" w:rsidP="002905A2">
      <w:pPr>
        <w:pStyle w:val="MDPI62BackMatter"/>
        <w:rPr>
          <w:szCs w:val="18"/>
          <w:lang w:val="en-GB"/>
        </w:rPr>
      </w:pPr>
    </w:p>
    <w:p w14:paraId="32D69A8E" w14:textId="77777777" w:rsidR="000B4FA8" w:rsidRDefault="000B4FA8" w:rsidP="002905A2">
      <w:pPr>
        <w:pStyle w:val="MDPI62BackMatter"/>
        <w:rPr>
          <w:szCs w:val="18"/>
          <w:lang w:val="en-GB"/>
        </w:rPr>
      </w:pPr>
    </w:p>
    <w:p w14:paraId="44CE4E79" w14:textId="77777777" w:rsidR="000B4FA8" w:rsidRDefault="000B4FA8" w:rsidP="002905A2">
      <w:pPr>
        <w:pStyle w:val="MDPI62BackMatter"/>
        <w:rPr>
          <w:szCs w:val="18"/>
          <w:lang w:val="en-GB"/>
        </w:rPr>
      </w:pPr>
    </w:p>
    <w:p w14:paraId="14BEA21D" w14:textId="77777777" w:rsidR="000B4FA8" w:rsidRDefault="000B4FA8" w:rsidP="002905A2">
      <w:pPr>
        <w:pStyle w:val="MDPI62BackMatter"/>
        <w:rPr>
          <w:szCs w:val="18"/>
          <w:lang w:val="en-GB"/>
        </w:rPr>
      </w:pPr>
    </w:p>
    <w:p w14:paraId="5F81396A" w14:textId="77777777" w:rsidR="000B4FA8" w:rsidRPr="002905A2" w:rsidRDefault="000B4FA8" w:rsidP="002905A2">
      <w:pPr>
        <w:pStyle w:val="MDPI62BackMatter"/>
        <w:rPr>
          <w:szCs w:val="18"/>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351DB6A8" w14:textId="77777777" w:rsidR="004E0AE3" w:rsidRDefault="007A08BB" w:rsidP="004E0AE3">
      <w:pPr>
        <w:pStyle w:val="Bibliography"/>
      </w:pPr>
      <w:r w:rsidRPr="0026124F">
        <w:fldChar w:fldCharType="begin"/>
      </w:r>
      <w:r w:rsidR="00A37DB0">
        <w:instrText xml:space="preserve"> ADDIN ZOTERO_BIBL {"uncited":[],"omitted":[],"custom":[]} CSL_BIBLIOGRAPHY </w:instrText>
      </w:r>
      <w:r w:rsidRPr="0026124F">
        <w:fldChar w:fldCharType="separate"/>
      </w:r>
      <w:r w:rsidR="004E0AE3">
        <w:t xml:space="preserve">1. </w:t>
      </w:r>
      <w:r w:rsidR="004E0AE3">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4E0AE3">
        <w:rPr>
          <w:i/>
          <w:iCs/>
        </w:rPr>
        <w:t>The Lancet Rheumatology</w:t>
      </w:r>
      <w:r w:rsidR="004E0AE3">
        <w:t xml:space="preserve"> </w:t>
      </w:r>
      <w:r w:rsidR="004E0AE3">
        <w:rPr>
          <w:b/>
          <w:bCs/>
        </w:rPr>
        <w:t>2023</w:t>
      </w:r>
      <w:r w:rsidR="004E0AE3">
        <w:t xml:space="preserve">, </w:t>
      </w:r>
      <w:r w:rsidR="004E0AE3">
        <w:rPr>
          <w:i/>
          <w:iCs/>
        </w:rPr>
        <w:t>5</w:t>
      </w:r>
      <w:r w:rsidR="004E0AE3">
        <w:t>, e670–e682, doi:10.1016/S2665-9913(23)00232-1.</w:t>
      </w:r>
    </w:p>
    <w:p w14:paraId="4FF512BD" w14:textId="77777777" w:rsidR="004E0AE3" w:rsidRDefault="004E0AE3" w:rsidP="004E0AE3">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07DCAFFC" w14:textId="77777777" w:rsidR="004E0AE3" w:rsidRDefault="004E0AE3" w:rsidP="004E0AE3">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858096D" w14:textId="77777777" w:rsidR="004E0AE3" w:rsidRDefault="004E0AE3" w:rsidP="004E0AE3">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46E5AE3" w14:textId="77777777" w:rsidR="004E0AE3" w:rsidRDefault="004E0AE3" w:rsidP="004E0AE3">
      <w:pPr>
        <w:pStyle w:val="Bibliography"/>
      </w:pPr>
      <w:r>
        <w:lastRenderedPageBreak/>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38A18A76" w14:textId="77777777" w:rsidR="004E0AE3" w:rsidRDefault="004E0AE3" w:rsidP="004E0AE3">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8499C19" w14:textId="77777777" w:rsidR="004E0AE3" w:rsidRDefault="004E0AE3" w:rsidP="004E0AE3">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AF62CA5" w14:textId="77777777" w:rsidR="004E0AE3" w:rsidRDefault="004E0AE3" w:rsidP="004E0AE3">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11B8D4F" w14:textId="77777777" w:rsidR="004E0AE3" w:rsidRDefault="004E0AE3" w:rsidP="004E0AE3">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908E198" w14:textId="77777777" w:rsidR="004E0AE3" w:rsidRDefault="004E0AE3" w:rsidP="004E0AE3">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4C37283" w14:textId="77777777" w:rsidR="004E0AE3" w:rsidRDefault="004E0AE3" w:rsidP="004E0AE3">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90CF3D1" w14:textId="77777777" w:rsidR="004E0AE3" w:rsidRDefault="004E0AE3" w:rsidP="004E0AE3">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20F265CE" w14:textId="77777777" w:rsidR="004E0AE3" w:rsidRDefault="004E0AE3" w:rsidP="004E0AE3">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E385140" w14:textId="77777777" w:rsidR="004E0AE3" w:rsidRDefault="004E0AE3" w:rsidP="004E0AE3">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191CDAF" w14:textId="77777777" w:rsidR="004E0AE3" w:rsidRDefault="004E0AE3" w:rsidP="004E0AE3">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18C6659" w14:textId="77777777" w:rsidR="004E0AE3" w:rsidRDefault="004E0AE3" w:rsidP="004E0AE3">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323F51E1" w14:textId="77777777" w:rsidR="004E0AE3" w:rsidRDefault="004E0AE3" w:rsidP="004E0AE3">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234EDCB" w14:textId="77777777" w:rsidR="004E0AE3" w:rsidRDefault="004E0AE3" w:rsidP="004E0AE3">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03936269" w14:textId="77777777" w:rsidR="004E0AE3" w:rsidRDefault="004E0AE3" w:rsidP="004E0AE3">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8330B91" w14:textId="77777777" w:rsidR="004E0AE3" w:rsidRDefault="004E0AE3" w:rsidP="004E0AE3">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694FA712" w14:textId="77777777" w:rsidR="004E0AE3" w:rsidRDefault="004E0AE3" w:rsidP="004E0AE3">
      <w:pPr>
        <w:pStyle w:val="Bibliography"/>
      </w:pPr>
      <w:r>
        <w:lastRenderedPageBreak/>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2FC93EDF" w14:textId="77777777" w:rsidR="004E0AE3" w:rsidRDefault="004E0AE3" w:rsidP="004E0AE3">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567DC8FA" w14:textId="77777777" w:rsidR="004E0AE3" w:rsidRDefault="004E0AE3" w:rsidP="004E0AE3">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294021A" w14:textId="77777777" w:rsidR="004E0AE3" w:rsidRDefault="004E0AE3" w:rsidP="004E0AE3">
      <w:pPr>
        <w:pStyle w:val="Bibliography"/>
      </w:pPr>
      <w:r>
        <w:t xml:space="preserve">24.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3216CC5" w14:textId="77777777" w:rsidR="004E0AE3" w:rsidRDefault="004E0AE3" w:rsidP="004E0AE3">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6456ACC9" w14:textId="77777777" w:rsidR="004E0AE3" w:rsidRDefault="004E0AE3" w:rsidP="004E0AE3">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C2F9886" w14:textId="77777777" w:rsidR="004E0AE3" w:rsidRDefault="004E0AE3" w:rsidP="004E0AE3">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8FB3008" w14:textId="77777777" w:rsidR="004E0AE3" w:rsidRDefault="004E0AE3" w:rsidP="004E0AE3">
      <w:pPr>
        <w:pStyle w:val="Bibliography"/>
      </w:pPr>
      <w:r>
        <w:t xml:space="preserve">2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576E9DB6" w14:textId="77777777" w:rsidR="004E0AE3" w:rsidRDefault="004E0AE3" w:rsidP="004E0AE3">
      <w:pPr>
        <w:pStyle w:val="Bibliography"/>
      </w:pPr>
      <w:r>
        <w:t xml:space="preserve">29. </w:t>
      </w:r>
      <w:r>
        <w:tab/>
        <w:t xml:space="preserve">Kundaliya, B.; Patel, S.; Patel, J.; Barot, P.; Hadia, S.K. </w:t>
      </w:r>
      <w:r>
        <w:rPr>
          <w:i/>
          <w:iCs/>
        </w:rPr>
        <w:t>An IoT and Cloud Enabled Smart Chair for Detection and Notification of Wrong Seating Posture</w:t>
      </w:r>
      <w:r>
        <w:t>; In Review, 2022;</w:t>
      </w:r>
    </w:p>
    <w:p w14:paraId="49A5443B" w14:textId="77777777" w:rsidR="004E0AE3" w:rsidRDefault="004E0AE3" w:rsidP="004E0AE3">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64376199" w14:textId="77777777" w:rsidR="004E0AE3" w:rsidRDefault="004E0AE3" w:rsidP="004E0AE3">
      <w:pPr>
        <w:pStyle w:val="Bibliography"/>
      </w:pPr>
      <w:r>
        <w:t xml:space="preserve">31.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BA82670" w14:textId="77777777" w:rsidR="004E0AE3" w:rsidRDefault="004E0AE3" w:rsidP="004E0AE3">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CD77A31" w14:textId="77777777" w:rsidR="004E0AE3" w:rsidRDefault="004E0AE3" w:rsidP="004E0AE3">
      <w:pPr>
        <w:pStyle w:val="Bibliography"/>
      </w:pPr>
      <w:r>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31778C08" w14:textId="77777777" w:rsidR="004E0AE3" w:rsidRDefault="004E0AE3" w:rsidP="004E0AE3">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243EDC4" w14:textId="77777777" w:rsidR="004E0AE3" w:rsidRDefault="004E0AE3" w:rsidP="004E0AE3">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3055066" w14:textId="77777777" w:rsidR="004E0AE3" w:rsidRDefault="004E0AE3" w:rsidP="004E0AE3">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DEA0483" w14:textId="77777777" w:rsidR="004E0AE3" w:rsidRDefault="004E0AE3" w:rsidP="004E0AE3">
      <w:pPr>
        <w:pStyle w:val="Bibliography"/>
      </w:pPr>
      <w:r>
        <w:lastRenderedPageBreak/>
        <w:t xml:space="preserve">37.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BBFCEB" w14:textId="77777777" w:rsidR="004E0AE3" w:rsidRDefault="004E0AE3" w:rsidP="004E0AE3">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37E2895B" w14:textId="77777777" w:rsidR="004E0AE3" w:rsidRDefault="004E0AE3" w:rsidP="004E0AE3">
      <w:pPr>
        <w:pStyle w:val="Bibliography"/>
      </w:pPr>
      <w:r>
        <w:t xml:space="preserve">3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8BC3490" w14:textId="77777777" w:rsidR="004E0AE3" w:rsidRDefault="004E0AE3" w:rsidP="004E0AE3">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7393D3F" w14:textId="77777777" w:rsidR="004E0AE3" w:rsidRDefault="004E0AE3" w:rsidP="004E0AE3">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9EF77EC" w14:textId="77777777" w:rsidR="004E0AE3" w:rsidRDefault="004E0AE3" w:rsidP="004E0AE3">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2D87100" w14:textId="77777777" w:rsidR="004E0AE3" w:rsidRDefault="004E0AE3" w:rsidP="004E0AE3">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473E5CB" w14:textId="77777777" w:rsidR="004E0AE3" w:rsidRDefault="004E0AE3" w:rsidP="004E0AE3">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D435997" w14:textId="77777777" w:rsidR="004E0AE3" w:rsidRDefault="004E0AE3" w:rsidP="004E0AE3">
      <w:pPr>
        <w:pStyle w:val="Bibliography"/>
      </w:pPr>
      <w:r>
        <w:t xml:space="preserve">4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6BD0BC36" w14:textId="77777777" w:rsidR="004E0AE3" w:rsidRDefault="004E0AE3" w:rsidP="004E0AE3">
      <w:pPr>
        <w:pStyle w:val="Bibliography"/>
      </w:pPr>
      <w:r>
        <w:t xml:space="preserve">46.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1D152F6" w14:textId="77777777" w:rsidR="004E0AE3" w:rsidRDefault="004E0AE3" w:rsidP="004E0AE3">
      <w:pPr>
        <w:pStyle w:val="Bibliography"/>
      </w:pPr>
      <w:r>
        <w:t xml:space="preserve">47. </w:t>
      </w:r>
      <w:r>
        <w:tab/>
        <w:t xml:space="preserve">Ren, X.; Yu, B.; Lu, Y.; Zhang, B.; Hu, J.; Brombacher, A. LightSit: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16687E36" w14:textId="77777777" w:rsidR="004E0AE3" w:rsidRDefault="004E0AE3" w:rsidP="004E0AE3">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1BEA519" w14:textId="77777777" w:rsidR="004E0AE3" w:rsidRDefault="004E0AE3" w:rsidP="004E0AE3">
      <w:pPr>
        <w:pStyle w:val="Bibliography"/>
      </w:pPr>
      <w:r>
        <w:t xml:space="preserve">49.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49D094DC" w14:textId="77777777" w:rsidR="004E0AE3" w:rsidRDefault="004E0AE3" w:rsidP="004E0AE3">
      <w:pPr>
        <w:pStyle w:val="Bibliography"/>
      </w:pPr>
      <w:r>
        <w:t xml:space="preserve">50. </w:t>
      </w:r>
      <w:r>
        <w:tab/>
        <w:t>Fu, T.; Macleod, A. IntelliChair: An Approach for Activity Detection and Prediction via Posture Analysis. In Proceedings of the 2014 International Conference on Intelligent Environments; IEEE: China, June 2014; pp. 211–213.</w:t>
      </w:r>
    </w:p>
    <w:p w14:paraId="61EBA186" w14:textId="77777777" w:rsidR="004E0AE3" w:rsidRDefault="004E0AE3" w:rsidP="004E0AE3">
      <w:pPr>
        <w:pStyle w:val="Bibliography"/>
      </w:pPr>
      <w:r>
        <w:t xml:space="preserve">51. </w:t>
      </w:r>
      <w:r>
        <w:tab/>
        <w:t>AbuTerkia, I.; Hannoun, M.; Suwal, B.; Ahmed, M.S.; Sundaravdivel, P. FPGA-Based Smart Chair Recognition System Using Flex Sensors. In Proceedings of the 2022 IEEE 15th Dallas Circuit And System Conference (DCAS); IEEE: Dallas, TX, USA, June 17 2022; pp. 1–2.</w:t>
      </w:r>
    </w:p>
    <w:p w14:paraId="27A07736" w14:textId="77777777" w:rsidR="004E0AE3" w:rsidRDefault="004E0AE3" w:rsidP="004E0AE3">
      <w:pPr>
        <w:pStyle w:val="Bibliography"/>
      </w:pPr>
      <w:r>
        <w:t xml:space="preserve">52.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20A0AD0" w14:textId="77777777" w:rsidR="004E0AE3" w:rsidRDefault="004E0AE3" w:rsidP="004E0AE3">
      <w:pPr>
        <w:pStyle w:val="Bibliography"/>
      </w:pPr>
      <w:r>
        <w:lastRenderedPageBreak/>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64DB03E" w14:textId="77777777" w:rsidR="004E0AE3" w:rsidRDefault="004E0AE3" w:rsidP="004E0AE3">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D6F1CD4" w14:textId="77777777" w:rsidR="004E0AE3" w:rsidRDefault="004E0AE3" w:rsidP="004E0AE3">
      <w:pPr>
        <w:pStyle w:val="Bibliography"/>
      </w:pPr>
      <w:r>
        <w:t xml:space="preserve">5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AB1D6D8" w14:textId="77777777" w:rsidR="004E0AE3" w:rsidRDefault="004E0AE3" w:rsidP="004E0AE3">
      <w:pPr>
        <w:pStyle w:val="Bibliography"/>
      </w:pPr>
      <w:r>
        <w:t xml:space="preserve">56.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538BF08A" w14:textId="77777777" w:rsidR="004E0AE3" w:rsidRDefault="004E0AE3" w:rsidP="004E0AE3">
      <w:pPr>
        <w:pStyle w:val="Bibliography"/>
      </w:pPr>
      <w:r>
        <w:t xml:space="preserve">57.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3A97B054" w14:textId="77777777" w:rsidR="004E0AE3" w:rsidRDefault="004E0AE3" w:rsidP="004E0AE3">
      <w:pPr>
        <w:pStyle w:val="Bibliography"/>
      </w:pPr>
      <w:r>
        <w:t xml:space="preserve">58.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68546A51" w14:textId="77777777" w:rsidR="004E0AE3" w:rsidRDefault="004E0AE3" w:rsidP="004E0AE3">
      <w:pPr>
        <w:pStyle w:val="Bibliography"/>
      </w:pPr>
      <w:r>
        <w:t xml:space="preserve">5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97FA389" w14:textId="77777777" w:rsidR="004E0AE3" w:rsidRDefault="004E0AE3" w:rsidP="004E0AE3">
      <w:pPr>
        <w:pStyle w:val="Bibliography"/>
      </w:pPr>
      <w:r>
        <w:t xml:space="preserve">60. </w:t>
      </w:r>
      <w:r>
        <w:tab/>
        <w:t>Sadun, A.S.; Jalani, J.; Sukor, J.A. Force Sensing Resistor (FSR): A Brief Overview and the Low-Cost Sensor for Active Compliance Control.; Jiang, X., Chen, G., Capi, G., Ishll, C., Eds.; Tokyo, Japan, July 11 2016; p. 1001112.</w:t>
      </w:r>
    </w:p>
    <w:p w14:paraId="00B166C9" w14:textId="77777777" w:rsidR="004E0AE3" w:rsidRDefault="004E0AE3" w:rsidP="004E0AE3">
      <w:pPr>
        <w:pStyle w:val="Bibliography"/>
      </w:pPr>
      <w:r>
        <w:t xml:space="preserve">6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0C0E059" w14:textId="77777777" w:rsidR="004E0AE3" w:rsidRDefault="004E0AE3" w:rsidP="004E0AE3">
      <w:pPr>
        <w:pStyle w:val="Bibliography"/>
      </w:pPr>
      <w:r>
        <w:t xml:space="preserve">62. </w:t>
      </w:r>
      <w:r>
        <w:tab/>
        <w:t>Ohmite Ohmite FSR Series Integration Guide: Force Sensing Resistor 2018.</w:t>
      </w:r>
    </w:p>
    <w:p w14:paraId="726B7A11" w14:textId="77777777" w:rsidR="004E0AE3" w:rsidRDefault="004E0AE3" w:rsidP="004E0AE3">
      <w:pPr>
        <w:pStyle w:val="Bibliography"/>
      </w:pPr>
      <w:r>
        <w:t xml:space="preserve">63. </w:t>
      </w:r>
      <w:r>
        <w:tab/>
        <w:t>Interlink Electronics FSR 402 Data Sheet.</w:t>
      </w:r>
    </w:p>
    <w:p w14:paraId="2036CB50" w14:textId="77777777" w:rsidR="004E0AE3" w:rsidRDefault="004E0AE3" w:rsidP="004E0AE3">
      <w:pPr>
        <w:pStyle w:val="Bibliography"/>
      </w:pPr>
      <w:r>
        <w:t xml:space="preserve">64. </w:t>
      </w:r>
      <w:r>
        <w:tab/>
        <w:t>Interlink Electronics FSR 406 Data Sheet.</w:t>
      </w:r>
    </w:p>
    <w:p w14:paraId="712271EF" w14:textId="77777777" w:rsidR="004E0AE3" w:rsidRDefault="004E0AE3" w:rsidP="004E0AE3">
      <w:pPr>
        <w:pStyle w:val="Bibliography"/>
      </w:pPr>
      <w:r>
        <w:t xml:space="preserve">6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179CEAA" w14:textId="77777777" w:rsidR="004E0AE3" w:rsidRDefault="004E0AE3" w:rsidP="004E0AE3">
      <w:pPr>
        <w:pStyle w:val="Bibliography"/>
      </w:pPr>
      <w:r>
        <w:t xml:space="preserve">66. </w:t>
      </w:r>
      <w:r>
        <w:tab/>
        <w:t xml:space="preserve">Kamble, V.; shinde, V.D.; Kittur, J.K. Overview of Load Cells. </w:t>
      </w:r>
      <w:r>
        <w:rPr>
          <w:i/>
          <w:iCs/>
        </w:rPr>
        <w:t>Journal of Mechanical and Mechanics Engineering 6.3</w:t>
      </w:r>
      <w:r>
        <w:t xml:space="preserve"> </w:t>
      </w:r>
      <w:r>
        <w:rPr>
          <w:b/>
          <w:bCs/>
        </w:rPr>
        <w:t>2020</w:t>
      </w:r>
      <w:r>
        <w:t>, 22–29.</w:t>
      </w:r>
    </w:p>
    <w:p w14:paraId="48FA3EE0" w14:textId="77777777" w:rsidR="004E0AE3" w:rsidRDefault="004E0AE3" w:rsidP="004E0AE3">
      <w:pPr>
        <w:pStyle w:val="Bibliography"/>
      </w:pPr>
      <w:r>
        <w:t xml:space="preserve">6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34AFF87" w14:textId="77777777" w:rsidR="004E0AE3" w:rsidRDefault="004E0AE3" w:rsidP="004E0AE3">
      <w:pPr>
        <w:pStyle w:val="Bibliography"/>
      </w:pPr>
      <w:r>
        <w:t xml:space="preserve">68. </w:t>
      </w:r>
      <w:r>
        <w:tab/>
        <w:t>SpectraSymbol Flex Sensor Data Sheet 2014.</w:t>
      </w:r>
    </w:p>
    <w:p w14:paraId="2F39A3F4" w14:textId="77777777" w:rsidR="004E0AE3" w:rsidRDefault="004E0AE3" w:rsidP="004E0AE3">
      <w:pPr>
        <w:pStyle w:val="Bibliography"/>
      </w:pPr>
      <w:r>
        <w:t xml:space="preserve">69. </w:t>
      </w:r>
      <w:r>
        <w:tab/>
        <w:t>SpectraSymbol Flex Sensor 2.2.</w:t>
      </w:r>
    </w:p>
    <w:p w14:paraId="51538D2C" w14:textId="77777777" w:rsidR="004E0AE3" w:rsidRDefault="004E0AE3" w:rsidP="004E0AE3">
      <w:pPr>
        <w:pStyle w:val="Bibliography"/>
      </w:pPr>
      <w:r>
        <w:t xml:space="preserve">70.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0D5BC068" w14:textId="77777777" w:rsidR="004E0AE3" w:rsidRDefault="004E0AE3" w:rsidP="004E0AE3">
      <w:pPr>
        <w:pStyle w:val="Bibliography"/>
      </w:pPr>
      <w:r>
        <w:t xml:space="preserve">7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3F10D15" w14:textId="77777777" w:rsidR="004E0AE3" w:rsidRDefault="004E0AE3" w:rsidP="004E0AE3">
      <w:pPr>
        <w:pStyle w:val="Bibliography"/>
      </w:pPr>
      <w:r>
        <w:lastRenderedPageBreak/>
        <w:t xml:space="preserve">7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18F940E" w14:textId="77777777" w:rsidR="004E0AE3" w:rsidRDefault="004E0AE3" w:rsidP="004E0AE3">
      <w:pPr>
        <w:pStyle w:val="Bibliography"/>
      </w:pPr>
      <w:r>
        <w:t xml:space="preserve">73.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1C2FA41F" w14:textId="77777777" w:rsidR="004E0AE3" w:rsidRDefault="004E0AE3" w:rsidP="004E0AE3">
      <w:pPr>
        <w:pStyle w:val="Bibliography"/>
      </w:pPr>
      <w:r>
        <w:t xml:space="preserve">7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6AB7F43A" w14:textId="77777777" w:rsidR="004E0AE3" w:rsidRDefault="004E0AE3" w:rsidP="004E0AE3">
      <w:pPr>
        <w:pStyle w:val="Bibliography"/>
      </w:pPr>
      <w:r>
        <w:t xml:space="preserve">7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E215367" w14:textId="77777777" w:rsidR="004E0AE3" w:rsidRDefault="004E0AE3" w:rsidP="004E0AE3">
      <w:pPr>
        <w:pStyle w:val="Bibliography"/>
      </w:pPr>
      <w:r>
        <w:t xml:space="preserve">76. </w:t>
      </w:r>
      <w:r>
        <w:tab/>
        <w:t>Laubheimer, P. Beyond the NPS: Measuring Perceived Usability with the SUS, NASA-TLX, and the Single Ease Question After Tasks and Usability Tests Available online: https://www.nngroup.com/articles/measuring-perceived-usability/.</w:t>
      </w:r>
    </w:p>
    <w:p w14:paraId="4F895356" w14:textId="77777777" w:rsidR="004E0AE3" w:rsidRDefault="004E0AE3" w:rsidP="004E0AE3">
      <w:pPr>
        <w:pStyle w:val="Bibliography"/>
      </w:pPr>
      <w:r>
        <w:t xml:space="preserve">77.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05B0C0E7"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2122F">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19T21:42:00Z" w:initials="DO">
    <w:p w14:paraId="77983D5D" w14:textId="77777777" w:rsidR="008F14DA" w:rsidRDefault="008F14DA" w:rsidP="008F14DA">
      <w:pPr>
        <w:pStyle w:val="CommentText"/>
        <w:jc w:val="left"/>
      </w:pPr>
      <w:r>
        <w:rPr>
          <w:rStyle w:val="CommentReference"/>
        </w:rPr>
        <w:annotationRef/>
      </w:r>
      <w:r>
        <w:t>Kundaliya Re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7983D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14AD53" w16cex:dateUtc="2024-04-19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7983D5D" w16cid:durableId="3614AD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09774D" w14:textId="77777777" w:rsidR="0032122F" w:rsidRPr="00621204" w:rsidRDefault="0032122F">
      <w:pPr>
        <w:spacing w:line="240" w:lineRule="auto"/>
      </w:pPr>
      <w:r w:rsidRPr="00621204">
        <w:separator/>
      </w:r>
    </w:p>
    <w:p w14:paraId="1E32C733" w14:textId="77777777" w:rsidR="0032122F" w:rsidRDefault="0032122F"/>
  </w:endnote>
  <w:endnote w:type="continuationSeparator" w:id="0">
    <w:p w14:paraId="264980FF" w14:textId="77777777" w:rsidR="0032122F" w:rsidRPr="00621204" w:rsidRDefault="0032122F">
      <w:pPr>
        <w:spacing w:line="240" w:lineRule="auto"/>
      </w:pPr>
      <w:r w:rsidRPr="00621204">
        <w:continuationSeparator/>
      </w:r>
    </w:p>
    <w:p w14:paraId="6CE686BC" w14:textId="77777777" w:rsidR="0032122F" w:rsidRDefault="003212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870E69" w14:textId="77777777" w:rsidR="0032122F" w:rsidRPr="00621204" w:rsidRDefault="0032122F">
      <w:pPr>
        <w:spacing w:line="240" w:lineRule="auto"/>
      </w:pPr>
      <w:r w:rsidRPr="00621204">
        <w:separator/>
      </w:r>
    </w:p>
    <w:p w14:paraId="5040ABD5" w14:textId="77777777" w:rsidR="0032122F" w:rsidRDefault="0032122F"/>
  </w:footnote>
  <w:footnote w:type="continuationSeparator" w:id="0">
    <w:p w14:paraId="780BCDF3" w14:textId="77777777" w:rsidR="0032122F" w:rsidRPr="00621204" w:rsidRDefault="0032122F">
      <w:pPr>
        <w:spacing w:line="240" w:lineRule="auto"/>
      </w:pPr>
      <w:r w:rsidRPr="00621204">
        <w:continuationSeparator/>
      </w:r>
    </w:p>
    <w:p w14:paraId="77E8D71D" w14:textId="77777777" w:rsidR="0032122F" w:rsidRDefault="003212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6F35"/>
    <w:rsid w:val="00007D3D"/>
    <w:rsid w:val="000110FB"/>
    <w:rsid w:val="00012035"/>
    <w:rsid w:val="000122AB"/>
    <w:rsid w:val="000128E9"/>
    <w:rsid w:val="00012F4D"/>
    <w:rsid w:val="00013DA3"/>
    <w:rsid w:val="0001448F"/>
    <w:rsid w:val="00014839"/>
    <w:rsid w:val="00014AC9"/>
    <w:rsid w:val="00015563"/>
    <w:rsid w:val="000162A3"/>
    <w:rsid w:val="0001720C"/>
    <w:rsid w:val="00017E67"/>
    <w:rsid w:val="0002025E"/>
    <w:rsid w:val="000205B9"/>
    <w:rsid w:val="000219F6"/>
    <w:rsid w:val="00021DCD"/>
    <w:rsid w:val="0002414D"/>
    <w:rsid w:val="000245F1"/>
    <w:rsid w:val="00024C20"/>
    <w:rsid w:val="00024EDE"/>
    <w:rsid w:val="000258BC"/>
    <w:rsid w:val="00026053"/>
    <w:rsid w:val="00026396"/>
    <w:rsid w:val="00026865"/>
    <w:rsid w:val="00027714"/>
    <w:rsid w:val="00027A5A"/>
    <w:rsid w:val="00027A7E"/>
    <w:rsid w:val="00031614"/>
    <w:rsid w:val="00031F62"/>
    <w:rsid w:val="000322B5"/>
    <w:rsid w:val="00035BA7"/>
    <w:rsid w:val="00035DBF"/>
    <w:rsid w:val="00037042"/>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2E9A"/>
    <w:rsid w:val="00083677"/>
    <w:rsid w:val="0008677F"/>
    <w:rsid w:val="00086885"/>
    <w:rsid w:val="00090278"/>
    <w:rsid w:val="000907CE"/>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07DC1"/>
    <w:rsid w:val="0011342F"/>
    <w:rsid w:val="00113AFF"/>
    <w:rsid w:val="00114546"/>
    <w:rsid w:val="0011586B"/>
    <w:rsid w:val="00115E34"/>
    <w:rsid w:val="001163E0"/>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7DD"/>
    <w:rsid w:val="00140F16"/>
    <w:rsid w:val="00141589"/>
    <w:rsid w:val="00141CD5"/>
    <w:rsid w:val="00141D26"/>
    <w:rsid w:val="00141E7D"/>
    <w:rsid w:val="00142BCA"/>
    <w:rsid w:val="00142FB8"/>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5D3A"/>
    <w:rsid w:val="001A5EE5"/>
    <w:rsid w:val="001A6AA6"/>
    <w:rsid w:val="001A6B2B"/>
    <w:rsid w:val="001A6BED"/>
    <w:rsid w:val="001B078C"/>
    <w:rsid w:val="001B118D"/>
    <w:rsid w:val="001B1190"/>
    <w:rsid w:val="001B207B"/>
    <w:rsid w:val="001B2108"/>
    <w:rsid w:val="001B25A6"/>
    <w:rsid w:val="001B261D"/>
    <w:rsid w:val="001B2882"/>
    <w:rsid w:val="001B3996"/>
    <w:rsid w:val="001B3E87"/>
    <w:rsid w:val="001B4E6A"/>
    <w:rsid w:val="001B51AE"/>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D7466"/>
    <w:rsid w:val="001E064F"/>
    <w:rsid w:val="001E18E1"/>
    <w:rsid w:val="001E29A3"/>
    <w:rsid w:val="001E2AEB"/>
    <w:rsid w:val="001E30F1"/>
    <w:rsid w:val="001E3F05"/>
    <w:rsid w:val="001E3F4E"/>
    <w:rsid w:val="001E4D3B"/>
    <w:rsid w:val="001E50AA"/>
    <w:rsid w:val="001E570F"/>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66F"/>
    <w:rsid w:val="002122F2"/>
    <w:rsid w:val="00214271"/>
    <w:rsid w:val="00215DD9"/>
    <w:rsid w:val="002162FC"/>
    <w:rsid w:val="0021654F"/>
    <w:rsid w:val="00216AD8"/>
    <w:rsid w:val="00216B62"/>
    <w:rsid w:val="0021739A"/>
    <w:rsid w:val="0021778B"/>
    <w:rsid w:val="00217BC0"/>
    <w:rsid w:val="002223C5"/>
    <w:rsid w:val="00222CA6"/>
    <w:rsid w:val="00222D56"/>
    <w:rsid w:val="00224451"/>
    <w:rsid w:val="00226367"/>
    <w:rsid w:val="002272C9"/>
    <w:rsid w:val="002301F9"/>
    <w:rsid w:val="00230BB2"/>
    <w:rsid w:val="00230F90"/>
    <w:rsid w:val="0023111C"/>
    <w:rsid w:val="002316D9"/>
    <w:rsid w:val="0023364C"/>
    <w:rsid w:val="00233CA3"/>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71F1"/>
    <w:rsid w:val="00277B7A"/>
    <w:rsid w:val="00277CAE"/>
    <w:rsid w:val="00277DA8"/>
    <w:rsid w:val="0028001A"/>
    <w:rsid w:val="0028090A"/>
    <w:rsid w:val="00280A54"/>
    <w:rsid w:val="0028224B"/>
    <w:rsid w:val="00282668"/>
    <w:rsid w:val="0028456A"/>
    <w:rsid w:val="00284F22"/>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3F5"/>
    <w:rsid w:val="002A24DB"/>
    <w:rsid w:val="002A2938"/>
    <w:rsid w:val="002A47BB"/>
    <w:rsid w:val="002A6A47"/>
    <w:rsid w:val="002A7520"/>
    <w:rsid w:val="002A77E9"/>
    <w:rsid w:val="002A78E0"/>
    <w:rsid w:val="002A7F43"/>
    <w:rsid w:val="002B006B"/>
    <w:rsid w:val="002B02D5"/>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22D"/>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20FE"/>
    <w:rsid w:val="002F2184"/>
    <w:rsid w:val="002F26EF"/>
    <w:rsid w:val="002F2A28"/>
    <w:rsid w:val="002F3AF5"/>
    <w:rsid w:val="002F519B"/>
    <w:rsid w:val="002F5A15"/>
    <w:rsid w:val="002F63FC"/>
    <w:rsid w:val="002F65CA"/>
    <w:rsid w:val="002F78E4"/>
    <w:rsid w:val="002F7C92"/>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122F"/>
    <w:rsid w:val="00326141"/>
    <w:rsid w:val="0032737B"/>
    <w:rsid w:val="0033058F"/>
    <w:rsid w:val="00330DB5"/>
    <w:rsid w:val="003317E6"/>
    <w:rsid w:val="00331A15"/>
    <w:rsid w:val="0033254D"/>
    <w:rsid w:val="003327F4"/>
    <w:rsid w:val="00333BCC"/>
    <w:rsid w:val="00334FE4"/>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B0E"/>
    <w:rsid w:val="0038367F"/>
    <w:rsid w:val="0038377F"/>
    <w:rsid w:val="00383DE8"/>
    <w:rsid w:val="00384451"/>
    <w:rsid w:val="00385582"/>
    <w:rsid w:val="003856B6"/>
    <w:rsid w:val="00385C42"/>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2F4C"/>
    <w:rsid w:val="003B3247"/>
    <w:rsid w:val="003B353A"/>
    <w:rsid w:val="003B4977"/>
    <w:rsid w:val="003B4AFD"/>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B9C"/>
    <w:rsid w:val="00421DAE"/>
    <w:rsid w:val="0042226A"/>
    <w:rsid w:val="004223D5"/>
    <w:rsid w:val="00422435"/>
    <w:rsid w:val="0042250C"/>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11E0"/>
    <w:rsid w:val="00442398"/>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364"/>
    <w:rsid w:val="004A44D3"/>
    <w:rsid w:val="004A49D9"/>
    <w:rsid w:val="004A4ECA"/>
    <w:rsid w:val="004A515F"/>
    <w:rsid w:val="004A5305"/>
    <w:rsid w:val="004A55FD"/>
    <w:rsid w:val="004A59FE"/>
    <w:rsid w:val="004A65C8"/>
    <w:rsid w:val="004A692F"/>
    <w:rsid w:val="004A7176"/>
    <w:rsid w:val="004A7B5B"/>
    <w:rsid w:val="004A7BF9"/>
    <w:rsid w:val="004B06BB"/>
    <w:rsid w:val="004B0A6B"/>
    <w:rsid w:val="004B0BB4"/>
    <w:rsid w:val="004B2B0E"/>
    <w:rsid w:val="004B3FB1"/>
    <w:rsid w:val="004B4959"/>
    <w:rsid w:val="004B61F5"/>
    <w:rsid w:val="004B65B7"/>
    <w:rsid w:val="004B763F"/>
    <w:rsid w:val="004C02D5"/>
    <w:rsid w:val="004C0E93"/>
    <w:rsid w:val="004C32C6"/>
    <w:rsid w:val="004C3326"/>
    <w:rsid w:val="004C384B"/>
    <w:rsid w:val="004C3EA5"/>
    <w:rsid w:val="004C43E7"/>
    <w:rsid w:val="004C442E"/>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4940"/>
    <w:rsid w:val="0051511F"/>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63CA"/>
    <w:rsid w:val="005A63DF"/>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ED5"/>
    <w:rsid w:val="005F772D"/>
    <w:rsid w:val="00601237"/>
    <w:rsid w:val="00601AF3"/>
    <w:rsid w:val="00601B2D"/>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A3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5000"/>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7073"/>
    <w:rsid w:val="0064712E"/>
    <w:rsid w:val="0064796E"/>
    <w:rsid w:val="00647ACF"/>
    <w:rsid w:val="00651E9E"/>
    <w:rsid w:val="0065242B"/>
    <w:rsid w:val="0065293E"/>
    <w:rsid w:val="00653748"/>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4361"/>
    <w:rsid w:val="00675601"/>
    <w:rsid w:val="00675CD8"/>
    <w:rsid w:val="00677BB7"/>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50AE"/>
    <w:rsid w:val="006D532E"/>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1FD4"/>
    <w:rsid w:val="006F2259"/>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1EAD"/>
    <w:rsid w:val="00753355"/>
    <w:rsid w:val="0075353B"/>
    <w:rsid w:val="00753912"/>
    <w:rsid w:val="00753D13"/>
    <w:rsid w:val="00755137"/>
    <w:rsid w:val="007559F6"/>
    <w:rsid w:val="00755FD4"/>
    <w:rsid w:val="00760368"/>
    <w:rsid w:val="0076058A"/>
    <w:rsid w:val="00760AB0"/>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97"/>
    <w:rsid w:val="007B1A92"/>
    <w:rsid w:val="007B204F"/>
    <w:rsid w:val="007B36C8"/>
    <w:rsid w:val="007B4CEF"/>
    <w:rsid w:val="007B5159"/>
    <w:rsid w:val="007B529D"/>
    <w:rsid w:val="007B5711"/>
    <w:rsid w:val="007B65CE"/>
    <w:rsid w:val="007C07E2"/>
    <w:rsid w:val="007C0F86"/>
    <w:rsid w:val="007C1BE1"/>
    <w:rsid w:val="007C1C41"/>
    <w:rsid w:val="007C2AC7"/>
    <w:rsid w:val="007C3724"/>
    <w:rsid w:val="007C3851"/>
    <w:rsid w:val="007C3D7E"/>
    <w:rsid w:val="007C46C6"/>
    <w:rsid w:val="007C5CE4"/>
    <w:rsid w:val="007C612E"/>
    <w:rsid w:val="007C769F"/>
    <w:rsid w:val="007C7C96"/>
    <w:rsid w:val="007D0258"/>
    <w:rsid w:val="007D064C"/>
    <w:rsid w:val="007D07AC"/>
    <w:rsid w:val="007D0D00"/>
    <w:rsid w:val="007D1776"/>
    <w:rsid w:val="007D2676"/>
    <w:rsid w:val="007D2C0A"/>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106B"/>
    <w:rsid w:val="007F2629"/>
    <w:rsid w:val="007F26A9"/>
    <w:rsid w:val="007F3B63"/>
    <w:rsid w:val="007F5342"/>
    <w:rsid w:val="007F75EE"/>
    <w:rsid w:val="007F7AF7"/>
    <w:rsid w:val="00801860"/>
    <w:rsid w:val="008032AA"/>
    <w:rsid w:val="00804386"/>
    <w:rsid w:val="00804934"/>
    <w:rsid w:val="00804D4F"/>
    <w:rsid w:val="00805E7D"/>
    <w:rsid w:val="00807744"/>
    <w:rsid w:val="008120F1"/>
    <w:rsid w:val="00812443"/>
    <w:rsid w:val="00813B7C"/>
    <w:rsid w:val="00813EF2"/>
    <w:rsid w:val="008152A7"/>
    <w:rsid w:val="00816774"/>
    <w:rsid w:val="0081704D"/>
    <w:rsid w:val="008202F8"/>
    <w:rsid w:val="0082087C"/>
    <w:rsid w:val="00820DD3"/>
    <w:rsid w:val="008230F5"/>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B76"/>
    <w:rsid w:val="00842EA2"/>
    <w:rsid w:val="00842FA3"/>
    <w:rsid w:val="00843224"/>
    <w:rsid w:val="008432E2"/>
    <w:rsid w:val="00843DC4"/>
    <w:rsid w:val="0084766B"/>
    <w:rsid w:val="00847C91"/>
    <w:rsid w:val="0085048E"/>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CF5"/>
    <w:rsid w:val="008A5FA4"/>
    <w:rsid w:val="008A612B"/>
    <w:rsid w:val="008A6C81"/>
    <w:rsid w:val="008A711E"/>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541B"/>
    <w:rsid w:val="008F6696"/>
    <w:rsid w:val="0090047E"/>
    <w:rsid w:val="00901295"/>
    <w:rsid w:val="00901CAE"/>
    <w:rsid w:val="00902F90"/>
    <w:rsid w:val="00903418"/>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5B1"/>
    <w:rsid w:val="00995D07"/>
    <w:rsid w:val="00996C22"/>
    <w:rsid w:val="00997334"/>
    <w:rsid w:val="00997560"/>
    <w:rsid w:val="009A1C5B"/>
    <w:rsid w:val="009A35EA"/>
    <w:rsid w:val="009A44F2"/>
    <w:rsid w:val="009A47C9"/>
    <w:rsid w:val="009A4C12"/>
    <w:rsid w:val="009A4CE3"/>
    <w:rsid w:val="009A520A"/>
    <w:rsid w:val="009A5A6C"/>
    <w:rsid w:val="009A5D81"/>
    <w:rsid w:val="009A62E2"/>
    <w:rsid w:val="009A7014"/>
    <w:rsid w:val="009A7A46"/>
    <w:rsid w:val="009B033E"/>
    <w:rsid w:val="009B09F4"/>
    <w:rsid w:val="009B0D8E"/>
    <w:rsid w:val="009B20DA"/>
    <w:rsid w:val="009B285B"/>
    <w:rsid w:val="009B2E14"/>
    <w:rsid w:val="009B37F9"/>
    <w:rsid w:val="009B462E"/>
    <w:rsid w:val="009B50BF"/>
    <w:rsid w:val="009B5CD5"/>
    <w:rsid w:val="009B5CD7"/>
    <w:rsid w:val="009B65CD"/>
    <w:rsid w:val="009B6663"/>
    <w:rsid w:val="009B6D1C"/>
    <w:rsid w:val="009B73F0"/>
    <w:rsid w:val="009B7C0A"/>
    <w:rsid w:val="009C0E82"/>
    <w:rsid w:val="009C1044"/>
    <w:rsid w:val="009C1197"/>
    <w:rsid w:val="009C227B"/>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464"/>
    <w:rsid w:val="009E584D"/>
    <w:rsid w:val="009E657C"/>
    <w:rsid w:val="009F02E4"/>
    <w:rsid w:val="009F082E"/>
    <w:rsid w:val="009F0AEF"/>
    <w:rsid w:val="009F2BBA"/>
    <w:rsid w:val="009F2F0E"/>
    <w:rsid w:val="009F4344"/>
    <w:rsid w:val="009F4432"/>
    <w:rsid w:val="009F4E5D"/>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67EA"/>
    <w:rsid w:val="00A070B0"/>
    <w:rsid w:val="00A0729C"/>
    <w:rsid w:val="00A10201"/>
    <w:rsid w:val="00A1079D"/>
    <w:rsid w:val="00A10AAE"/>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9B7"/>
    <w:rsid w:val="00AE055E"/>
    <w:rsid w:val="00AE18FA"/>
    <w:rsid w:val="00AE1A03"/>
    <w:rsid w:val="00AE1AE7"/>
    <w:rsid w:val="00AE1DC4"/>
    <w:rsid w:val="00AE1F31"/>
    <w:rsid w:val="00AE223E"/>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69E8"/>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EF3"/>
    <w:rsid w:val="00B36850"/>
    <w:rsid w:val="00B379B7"/>
    <w:rsid w:val="00B40C01"/>
    <w:rsid w:val="00B40CF3"/>
    <w:rsid w:val="00B40F0F"/>
    <w:rsid w:val="00B40F8C"/>
    <w:rsid w:val="00B42542"/>
    <w:rsid w:val="00B42D19"/>
    <w:rsid w:val="00B438FA"/>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F0A"/>
    <w:rsid w:val="00B701EE"/>
    <w:rsid w:val="00B70491"/>
    <w:rsid w:val="00B718CB"/>
    <w:rsid w:val="00B71907"/>
    <w:rsid w:val="00B71EC1"/>
    <w:rsid w:val="00B724BB"/>
    <w:rsid w:val="00B73380"/>
    <w:rsid w:val="00B737F2"/>
    <w:rsid w:val="00B75AA1"/>
    <w:rsid w:val="00B75AC7"/>
    <w:rsid w:val="00B76150"/>
    <w:rsid w:val="00B768DE"/>
    <w:rsid w:val="00B76A67"/>
    <w:rsid w:val="00B77055"/>
    <w:rsid w:val="00B77390"/>
    <w:rsid w:val="00B77601"/>
    <w:rsid w:val="00B800D1"/>
    <w:rsid w:val="00B80CC8"/>
    <w:rsid w:val="00B82C6D"/>
    <w:rsid w:val="00B82E84"/>
    <w:rsid w:val="00B83D03"/>
    <w:rsid w:val="00B85800"/>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92F"/>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1827"/>
    <w:rsid w:val="00BD2995"/>
    <w:rsid w:val="00BD2E7A"/>
    <w:rsid w:val="00BD574B"/>
    <w:rsid w:val="00BD7316"/>
    <w:rsid w:val="00BE1109"/>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6337"/>
    <w:rsid w:val="00BF6B93"/>
    <w:rsid w:val="00BF749B"/>
    <w:rsid w:val="00BF76FB"/>
    <w:rsid w:val="00C013A4"/>
    <w:rsid w:val="00C02D89"/>
    <w:rsid w:val="00C02D9D"/>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D56"/>
    <w:rsid w:val="00C46FA4"/>
    <w:rsid w:val="00C50605"/>
    <w:rsid w:val="00C52CC6"/>
    <w:rsid w:val="00C5421F"/>
    <w:rsid w:val="00C5431D"/>
    <w:rsid w:val="00C55C4B"/>
    <w:rsid w:val="00C56455"/>
    <w:rsid w:val="00C61CD6"/>
    <w:rsid w:val="00C62032"/>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3DE3"/>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3E3"/>
    <w:rsid w:val="00CC7AF8"/>
    <w:rsid w:val="00CD0D38"/>
    <w:rsid w:val="00CD148F"/>
    <w:rsid w:val="00CD1929"/>
    <w:rsid w:val="00CD208D"/>
    <w:rsid w:val="00CD2478"/>
    <w:rsid w:val="00CD35FD"/>
    <w:rsid w:val="00CD48E0"/>
    <w:rsid w:val="00CD4B8A"/>
    <w:rsid w:val="00CD5673"/>
    <w:rsid w:val="00CD5D9D"/>
    <w:rsid w:val="00CD5E42"/>
    <w:rsid w:val="00CD6C60"/>
    <w:rsid w:val="00CD6EE9"/>
    <w:rsid w:val="00CD7179"/>
    <w:rsid w:val="00CD7AFA"/>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6C28"/>
    <w:rsid w:val="00D57183"/>
    <w:rsid w:val="00D608F8"/>
    <w:rsid w:val="00D619DB"/>
    <w:rsid w:val="00D6371E"/>
    <w:rsid w:val="00D66A44"/>
    <w:rsid w:val="00D66B73"/>
    <w:rsid w:val="00D6714D"/>
    <w:rsid w:val="00D70AE4"/>
    <w:rsid w:val="00D70DB9"/>
    <w:rsid w:val="00D71F6C"/>
    <w:rsid w:val="00D720FF"/>
    <w:rsid w:val="00D73B4F"/>
    <w:rsid w:val="00D74C23"/>
    <w:rsid w:val="00D757C2"/>
    <w:rsid w:val="00D757DD"/>
    <w:rsid w:val="00D765AD"/>
    <w:rsid w:val="00D76FE6"/>
    <w:rsid w:val="00D80B3B"/>
    <w:rsid w:val="00D81344"/>
    <w:rsid w:val="00D81624"/>
    <w:rsid w:val="00D8194C"/>
    <w:rsid w:val="00D81A03"/>
    <w:rsid w:val="00D836BD"/>
    <w:rsid w:val="00D839BE"/>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7561"/>
    <w:rsid w:val="00DD22C4"/>
    <w:rsid w:val="00DD2559"/>
    <w:rsid w:val="00DD267E"/>
    <w:rsid w:val="00DD2C50"/>
    <w:rsid w:val="00DD2DDD"/>
    <w:rsid w:val="00DD34F9"/>
    <w:rsid w:val="00DD4949"/>
    <w:rsid w:val="00DD5C88"/>
    <w:rsid w:val="00DD62F2"/>
    <w:rsid w:val="00DD6F9E"/>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6863"/>
    <w:rsid w:val="00DF6BFF"/>
    <w:rsid w:val="00DF7608"/>
    <w:rsid w:val="00E02AA2"/>
    <w:rsid w:val="00E02FF8"/>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1924"/>
    <w:rsid w:val="00E32DAE"/>
    <w:rsid w:val="00E333EA"/>
    <w:rsid w:val="00E33EB7"/>
    <w:rsid w:val="00E347A8"/>
    <w:rsid w:val="00E34B8A"/>
    <w:rsid w:val="00E34D3E"/>
    <w:rsid w:val="00E353B8"/>
    <w:rsid w:val="00E35592"/>
    <w:rsid w:val="00E35AB9"/>
    <w:rsid w:val="00E364C8"/>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702"/>
    <w:rsid w:val="00E57BA8"/>
    <w:rsid w:val="00E60214"/>
    <w:rsid w:val="00E60687"/>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33A0"/>
    <w:rsid w:val="00EC5DD4"/>
    <w:rsid w:val="00ED0684"/>
    <w:rsid w:val="00ED0E67"/>
    <w:rsid w:val="00ED21A3"/>
    <w:rsid w:val="00ED357F"/>
    <w:rsid w:val="00ED4102"/>
    <w:rsid w:val="00ED4D91"/>
    <w:rsid w:val="00ED6173"/>
    <w:rsid w:val="00ED6DC8"/>
    <w:rsid w:val="00ED72B2"/>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58E2"/>
    <w:rsid w:val="00F46871"/>
    <w:rsid w:val="00F47055"/>
    <w:rsid w:val="00F4721A"/>
    <w:rsid w:val="00F4777B"/>
    <w:rsid w:val="00F508C6"/>
    <w:rsid w:val="00F52410"/>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14C0"/>
    <w:rsid w:val="00F71585"/>
    <w:rsid w:val="00F71C9E"/>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96E71"/>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D78"/>
    <w:rsid w:val="00FC1F23"/>
    <w:rsid w:val="00FC2490"/>
    <w:rsid w:val="00FC3929"/>
    <w:rsid w:val="00FC3BCF"/>
    <w:rsid w:val="00FC471A"/>
    <w:rsid w:val="00FC6A52"/>
    <w:rsid w:val="00FD0DE0"/>
    <w:rsid w:val="00FD1A7B"/>
    <w:rsid w:val="00FD2195"/>
    <w:rsid w:val="00FD2242"/>
    <w:rsid w:val="00FD228B"/>
    <w:rsid w:val="00FD2F87"/>
    <w:rsid w:val="00FD617A"/>
    <w:rsid w:val="00FD659F"/>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header" Target="header3.xml"/><Relationship Id="rId21" Type="http://schemas.openxmlformats.org/officeDocument/2006/relationships/image" Target="media/image3.png"/><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microsoft.com/office/2016/09/relationships/commentsIds" Target="commentsIds.xml"/><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omments" Target="comments.xml"/><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microsoft.com/office/2018/08/relationships/commentsExtensible" Target="commentsExtensible.xml"/><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8120CA73-F6C1-4860-A338-4304C031B1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29C33887-CD3D-4173-B3A9-81F780A431E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825CAA7A-4B7F-4C3B-854D-DB00C79F27A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131C661F-1294-4C49-807E-20DF2374E00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106657B3-DCF5-444E-B41C-E29C57D85A9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1A4B5E7-A5BB-4321-9FA5-A34E8EFCD2B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BD755653-49A3-436D-8D1E-E8BB13FA8A37}"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7C1E33BB-362D-4DC8-AA33-BB8391E5D2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87A9736A-3667-408F-923C-08DE4048F32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DE28B6FC-3634-46CF-B3AA-A75BABBB264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3E2C8566-8786-47CF-BA25-AF9CAEE261F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9679</TotalTime>
  <Pages>24</Pages>
  <Words>50355</Words>
  <Characters>287027</Characters>
  <Application>Microsoft Office Word</Application>
  <DocSecurity>0</DocSecurity>
  <Lines>2391</Lines>
  <Paragraphs>67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3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70</cp:revision>
  <cp:lastPrinted>2024-03-12T21:55:00Z</cp:lastPrinted>
  <dcterms:created xsi:type="dcterms:W3CDTF">2024-01-18T09:54:00Z</dcterms:created>
  <dcterms:modified xsi:type="dcterms:W3CDTF">2024-04-2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o9ZnWw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